
<file path=[Content_Types].xml><?xml version="1.0" encoding="utf-8"?>
<Types xmlns="http://schemas.openxmlformats.org/package/2006/content-types">
  <Default Extension="png" ContentType="image/png"/>
  <Override PartName="/word/footnotes.xml" ContentType="application/vnd.openxmlformats-officedocument.wordprocessingml.footnot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docProps/custom.xml" ContentType="application/vnd.openxmlformats-officedocument.custom-propertie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commentsExtended.xml" ContentType="application/vnd.openxmlformats-officedocument.wordprocessingml.commentsExtended+xml"/>
  <Override PartName="/word/webSettings.xml" ContentType="application/vnd.openxmlformats-officedocument.wordprocessingml.webSettings+xml"/>
  <Override PartName="/docProps/core.xml" ContentType="application/vnd.openxmlformats-package.core-properties+xml"/>
  <Override PartName="/word/people.xml" ContentType="application/vnd.openxmlformats-officedocument.wordprocessingml.people+xml"/>
  <Override PartName="/word/commentsIds.xml" ContentType="application/vnd.openxmlformats-officedocument.wordprocessingml.commentsIds+xml"/>
  <Override PartName="/customXml/itemProps4.xml" ContentType="application/vnd.openxmlformats-officedocument.customXml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5D5C869" w14:textId="0C4B96F3" w:rsidR="00B31CB9" w:rsidRDefault="00B31CB9" w:rsidP="009A5D28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bookmarkStart w:id="0" w:name="_GoBack"/>
      <w:bookmarkEnd w:id="0"/>
      <w:r w:rsidRPr="006E5098">
        <w:rPr>
          <w:rFonts w:ascii="Times New Roman" w:hAnsi="Times New Roman" w:cs="Times New Roman"/>
          <w:b/>
          <w:sz w:val="24"/>
          <w:szCs w:val="24"/>
        </w:rPr>
        <w:t>Supplementary Material</w:t>
      </w:r>
    </w:p>
    <w:p w14:paraId="136F3C92" w14:textId="76342562" w:rsidR="00A14E06" w:rsidRPr="000E268B" w:rsidRDefault="00A14E06" w:rsidP="009A5D28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9A5D28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7EA49D19" wp14:editId="0CB8D65C">
            <wp:extent cx="6473951" cy="4495800"/>
            <wp:effectExtent l="0" t="0" r="3175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526744" cy="453246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9E8A3EA" w14:textId="2F56A62A" w:rsidR="00A14E06" w:rsidRDefault="00A14E06" w:rsidP="009A5D28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6E5098">
        <w:rPr>
          <w:rFonts w:ascii="Times New Roman" w:hAnsi="Times New Roman" w:cs="Times New Roman"/>
          <w:b/>
          <w:sz w:val="24"/>
          <w:szCs w:val="24"/>
        </w:rPr>
        <w:t>Figure S</w:t>
      </w:r>
      <w:r>
        <w:rPr>
          <w:rFonts w:ascii="Times New Roman" w:hAnsi="Times New Roman" w:cs="Times New Roman"/>
          <w:b/>
          <w:sz w:val="24"/>
          <w:szCs w:val="24"/>
        </w:rPr>
        <w:t>1</w:t>
      </w:r>
      <w:r w:rsidRPr="006E5098">
        <w:rPr>
          <w:rFonts w:ascii="Times New Roman" w:hAnsi="Times New Roman" w:cs="Times New Roman"/>
          <w:b/>
          <w:sz w:val="24"/>
          <w:szCs w:val="24"/>
        </w:rPr>
        <w:t xml:space="preserve">. </w:t>
      </w:r>
      <w:r>
        <w:rPr>
          <w:rFonts w:ascii="Times New Roman" w:hAnsi="Times New Roman" w:cs="Times New Roman"/>
          <w:b/>
          <w:sz w:val="24"/>
          <w:szCs w:val="24"/>
        </w:rPr>
        <w:t>Enzymes mapped to TCA cycle and metabolic pathways</w:t>
      </w:r>
      <w:r w:rsidRPr="006E5098"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</w:rPr>
        <w:t xml:space="preserve">associated with infection of tick cells by the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flavivirus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>, LGTV</w:t>
      </w:r>
      <w:r w:rsidRPr="006E5098">
        <w:rPr>
          <w:rFonts w:ascii="Times New Roman" w:hAnsi="Times New Roman" w:cs="Times New Roman"/>
          <w:b/>
          <w:sz w:val="24"/>
          <w:szCs w:val="24"/>
        </w:rPr>
        <w:t>.</w:t>
      </w:r>
      <w:r w:rsidRPr="000E268B">
        <w:rPr>
          <w:rFonts w:ascii="Times New Roman" w:hAnsi="Times New Roman" w:cs="Times New Roman"/>
          <w:sz w:val="24"/>
          <w:szCs w:val="24"/>
        </w:rPr>
        <w:t xml:space="preserve"> Boxes denote genes </w:t>
      </w:r>
      <w:r>
        <w:rPr>
          <w:rFonts w:ascii="Times New Roman" w:hAnsi="Times New Roman" w:cs="Times New Roman"/>
          <w:sz w:val="24"/>
          <w:szCs w:val="24"/>
        </w:rPr>
        <w:t xml:space="preserve">assigned via </w:t>
      </w:r>
      <w:r w:rsidRPr="000E268B">
        <w:rPr>
          <w:rFonts w:ascii="Times New Roman" w:hAnsi="Times New Roman" w:cs="Times New Roman"/>
          <w:sz w:val="24"/>
          <w:szCs w:val="24"/>
        </w:rPr>
        <w:t xml:space="preserve">Kyoto Encyclopedia of Genes and Genomes (KEGG) </w:t>
      </w:r>
      <w:r>
        <w:rPr>
          <w:rFonts w:ascii="Times New Roman" w:hAnsi="Times New Roman" w:cs="Times New Roman"/>
          <w:sz w:val="24"/>
          <w:szCs w:val="24"/>
        </w:rPr>
        <w:t xml:space="preserve">software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 w:rsidR="007D72EE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Kanehisa&lt;/Author&gt;&lt;Year&gt;2017&lt;/Year&gt;&lt;RecNum&gt;143&lt;/RecNum&gt;&lt;DisplayText&gt;(Kanehisa et al., 2017)&lt;/DisplayText&gt;&lt;record&gt;&lt;rec-number&gt;143&lt;/rec-number&gt;&lt;foreign-keys&gt;&lt;key app="EN" db-id="rrpwwrzxlspwtve5e9fpfzwazvvrvfpprvv2" timestamp="1490580964"&gt;143&lt;/key&gt;&lt;/foreign-keys&gt;&lt;ref-type name="Journal Article"&gt;17&lt;/ref-type&gt;&lt;contributors&gt;&lt;authors&gt;&lt;author&gt;Kanehisa, M.&lt;/author&gt;&lt;author&gt;Furumichi, M.&lt;/author&gt;&lt;author&gt;Tanabe, M.&lt;/author&gt;&lt;author&gt;Sato, Y.&lt;/author&gt;&lt;author&gt;Morishima, K.&lt;/author&gt;&lt;/authors&gt;&lt;/contributors&gt;&lt;auth-address&gt;Institute for Chemical Research, Kyoto University, Uji, Kyoto 611-0011, Japan kanehisa@kuicr.kyoto-u.ac.jp.&amp;#xD;Institute for Chemical Research, Kyoto University, Uji, Kyoto 611-0011, Japan.&amp;#xD;Healthcare Solutions Department, Fujitsu Kyushu Systems Ltd., Hakata-ku, Fukuoka 812-0007, Japan.&lt;/auth-address&gt;&lt;titles&gt;&lt;title&gt;KEGG: new perspectives on genomes, pathways, diseases and drugs&lt;/title&gt;&lt;secondary-title&gt;Nucleic acids research&lt;/secondary-title&gt;&lt;alt-title&gt;Nucleic Acids Res&lt;/alt-title&gt;&lt;/titles&gt;&lt;periodical&gt;&lt;full-title&gt;Nucleic acids research&lt;/full-title&gt;&lt;abbr-1&gt;Nucleic Acids Res&lt;/abbr-1&gt;&lt;/periodical&gt;&lt;alt-periodical&gt;&lt;full-title&gt;Nucleic acids research&lt;/full-title&gt;&lt;abbr-1&gt;Nucleic Acids Res&lt;/abbr-1&gt;&lt;/alt-periodical&gt;&lt;pages&gt;D353-D361&lt;/pages&gt;&lt;volume&gt;45&lt;/volume&gt;&lt;number&gt;D1&lt;/number&gt;&lt;edition&gt;2016/12/03&lt;/edition&gt;&lt;dates&gt;&lt;year&gt;2017&lt;/year&gt;&lt;pub-dates&gt;&lt;date&gt;Jan 04&lt;/date&gt;&lt;/pub-dates&gt;&lt;/dates&gt;&lt;isbn&gt;1362-4962 (Electronic)&amp;#xD;0305-1048 (Linking)&lt;/isbn&gt;&lt;accession-num&gt;27899662&lt;/accession-num&gt;&lt;urls&gt;&lt;related-urls&gt;&lt;url&gt;http://www.ncbi.nlm.nih.gov/pubmed/27899662&lt;/url&gt;&lt;/related-urls&gt;&lt;/urls&gt;&lt;custom2&gt;5210567&lt;/custom2&gt;&lt;electronic-resource-num&gt;10.1093/nar/gkw1092&lt;/electronic-resource-num&gt;&lt;language&gt;eng&lt;/language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83" w:tooltip="Kanehisa, 2017 #143" w:history="1">
        <w:r w:rsidR="00C231CF">
          <w:rPr>
            <w:rFonts w:ascii="Times New Roman" w:hAnsi="Times New Roman" w:cs="Times New Roman"/>
            <w:noProof/>
            <w:sz w:val="24"/>
            <w:szCs w:val="24"/>
          </w:rPr>
          <w:t>Kanehisa et al., 2017</w:t>
        </w:r>
      </w:hyperlink>
      <w:r>
        <w:rPr>
          <w:rFonts w:ascii="Times New Roman" w:hAnsi="Times New Roman" w:cs="Times New Roman"/>
          <w:noProof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to “citrate cycle (TCA cycle)” and pathways associated with the TCA cycle</w:t>
      </w:r>
      <w:r w:rsidRPr="000E268B">
        <w:rPr>
          <w:rFonts w:ascii="Times New Roman" w:hAnsi="Times New Roman" w:cs="Times New Roman"/>
          <w:sz w:val="24"/>
          <w:szCs w:val="24"/>
        </w:rPr>
        <w:t>. Green boxes denote orthologous</w:t>
      </w:r>
      <w:r>
        <w:rPr>
          <w:rFonts w:ascii="Times New Roman" w:hAnsi="Times New Roman" w:cs="Times New Roman"/>
          <w:sz w:val="24"/>
          <w:szCs w:val="24"/>
        </w:rPr>
        <w:t xml:space="preserve"> gene models identified from BLAST similarity search of the </w:t>
      </w:r>
      <w:proofErr w:type="spellStart"/>
      <w:r w:rsidRPr="00930A87">
        <w:rPr>
          <w:rFonts w:ascii="Times New Roman" w:hAnsi="Times New Roman" w:cs="Times New Roman"/>
          <w:i/>
          <w:sz w:val="24"/>
          <w:szCs w:val="24"/>
        </w:rPr>
        <w:t>Ixodes</w:t>
      </w:r>
      <w:proofErr w:type="spellEnd"/>
      <w:r w:rsidRPr="00930A87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930A87">
        <w:rPr>
          <w:rFonts w:ascii="Times New Roman" w:hAnsi="Times New Roman" w:cs="Times New Roman"/>
          <w:i/>
          <w:sz w:val="24"/>
          <w:szCs w:val="24"/>
        </w:rPr>
        <w:t>scapularis</w:t>
      </w:r>
      <w:proofErr w:type="spellEnd"/>
      <w:r w:rsidRPr="000E268B">
        <w:rPr>
          <w:rFonts w:ascii="Times New Roman" w:hAnsi="Times New Roman" w:cs="Times New Roman"/>
          <w:sz w:val="24"/>
          <w:szCs w:val="24"/>
        </w:rPr>
        <w:t xml:space="preserve"> IscaW1 gene model</w:t>
      </w:r>
      <w:r>
        <w:rPr>
          <w:rFonts w:ascii="Times New Roman" w:hAnsi="Times New Roman" w:cs="Times New Roman"/>
          <w:sz w:val="24"/>
          <w:szCs w:val="24"/>
        </w:rPr>
        <w:t xml:space="preserve"> set 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dWxpYS1OdXNzPC9BdXRob3I+PFllYXI+MjAxNjwvWWVh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</w:fldData>
        </w:fldChar>
      </w:r>
      <w:r w:rsidR="007D72EE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7D72E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dWxpYS1OdXNzPC9BdXRob3I+PFllYXI+MjAxNjwvWWVh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</w:fldData>
        </w:fldChar>
      </w:r>
      <w:r w:rsidR="007D72EE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7D72EE">
        <w:rPr>
          <w:rFonts w:ascii="Times New Roman" w:hAnsi="Times New Roman" w:cs="Times New Roman"/>
          <w:sz w:val="24"/>
          <w:szCs w:val="24"/>
        </w:rPr>
      </w:r>
      <w:r w:rsidR="007D72EE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61" w:tooltip="Gulia-Nuss, 2016 #107" w:history="1">
        <w:r w:rsidR="00C231CF">
          <w:rPr>
            <w:rFonts w:ascii="Times New Roman" w:hAnsi="Times New Roman" w:cs="Times New Roman"/>
            <w:noProof/>
            <w:sz w:val="24"/>
            <w:szCs w:val="24"/>
          </w:rPr>
          <w:t>Gulia-Nuss et al., 2016</w:t>
        </w:r>
      </w:hyperlink>
      <w:r>
        <w:rPr>
          <w:rFonts w:ascii="Times New Roman" w:hAnsi="Times New Roman" w:cs="Times New Roman"/>
          <w:noProof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downloaded from </w:t>
      </w:r>
      <w:proofErr w:type="spellStart"/>
      <w:r>
        <w:rPr>
          <w:rFonts w:ascii="Times New Roman" w:hAnsi="Times New Roman" w:cs="Times New Roman"/>
          <w:sz w:val="24"/>
          <w:szCs w:val="24"/>
        </w:rPr>
        <w:t>VectorBas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aXJhbGRvLUNhbGRlcm9uPC9BdXRob3I+PFllYXI+MjAx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</w:fldData>
        </w:fldChar>
      </w:r>
      <w:r w:rsidR="007D72EE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7D72E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aXJhbGRvLUNhbGRlcm9uPC9BdXRob3I+PFllYXI+MjAx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</w:fldData>
        </w:fldChar>
      </w:r>
      <w:r w:rsidR="007D72EE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7D72EE">
        <w:rPr>
          <w:rFonts w:ascii="Times New Roman" w:hAnsi="Times New Roman" w:cs="Times New Roman"/>
          <w:sz w:val="24"/>
          <w:szCs w:val="24"/>
        </w:rPr>
      </w:r>
      <w:r w:rsidR="007D72EE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49" w:tooltip="Giraldo-Calderon, 2015 #144" w:history="1">
        <w:r w:rsidR="00C231CF">
          <w:rPr>
            <w:rFonts w:ascii="Times New Roman" w:hAnsi="Times New Roman" w:cs="Times New Roman"/>
            <w:noProof/>
            <w:sz w:val="24"/>
            <w:szCs w:val="24"/>
          </w:rPr>
          <w:t>Giraldo-Calderon et al., 2015</w:t>
        </w:r>
      </w:hyperlink>
      <w:r>
        <w:rPr>
          <w:rFonts w:ascii="Times New Roman" w:hAnsi="Times New Roman" w:cs="Times New Roman"/>
          <w:noProof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0E268B">
        <w:rPr>
          <w:rFonts w:ascii="Times New Roman" w:hAnsi="Times New Roman" w:cs="Times New Roman"/>
          <w:sz w:val="24"/>
          <w:szCs w:val="24"/>
        </w:rPr>
        <w:t xml:space="preserve">. Red </w:t>
      </w:r>
      <w:r>
        <w:rPr>
          <w:rFonts w:ascii="Times New Roman" w:hAnsi="Times New Roman" w:cs="Times New Roman"/>
          <w:sz w:val="24"/>
          <w:szCs w:val="24"/>
        </w:rPr>
        <w:t>boxes</w:t>
      </w:r>
      <w:r w:rsidRPr="000E268B">
        <w:rPr>
          <w:rFonts w:ascii="Times New Roman" w:hAnsi="Times New Roman" w:cs="Times New Roman"/>
          <w:sz w:val="24"/>
          <w:szCs w:val="24"/>
        </w:rPr>
        <w:t xml:space="preserve"> denote </w:t>
      </w:r>
      <w:r>
        <w:rPr>
          <w:rFonts w:ascii="Times New Roman" w:hAnsi="Times New Roman" w:cs="Times New Roman"/>
          <w:sz w:val="24"/>
          <w:szCs w:val="24"/>
        </w:rPr>
        <w:t xml:space="preserve">tick </w:t>
      </w:r>
      <w:r w:rsidRPr="000E268B">
        <w:rPr>
          <w:rFonts w:ascii="Times New Roman" w:hAnsi="Times New Roman" w:cs="Times New Roman"/>
          <w:sz w:val="24"/>
          <w:szCs w:val="24"/>
        </w:rPr>
        <w:t>genes</w:t>
      </w:r>
      <w:r>
        <w:rPr>
          <w:rFonts w:ascii="Times New Roman" w:hAnsi="Times New Roman" w:cs="Times New Roman"/>
          <w:sz w:val="24"/>
          <w:szCs w:val="24"/>
        </w:rPr>
        <w:t xml:space="preserve"> or pathways with genes that are</w:t>
      </w:r>
      <w:r w:rsidRPr="000E268B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potentially associated with viral infection and identified via </w:t>
      </w:r>
      <w:proofErr w:type="spellStart"/>
      <w:r>
        <w:rPr>
          <w:rFonts w:ascii="Times New Roman" w:hAnsi="Times New Roman" w:cs="Times New Roman"/>
          <w:sz w:val="24"/>
          <w:szCs w:val="24"/>
        </w:rPr>
        <w:t>RN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-induced transcript knockdown studies in </w:t>
      </w:r>
      <w:proofErr w:type="spellStart"/>
      <w:r w:rsidRPr="00930A87">
        <w:rPr>
          <w:rFonts w:ascii="Times New Roman" w:hAnsi="Times New Roman" w:cs="Times New Roman"/>
          <w:i/>
          <w:sz w:val="24"/>
          <w:szCs w:val="24"/>
        </w:rPr>
        <w:t>Ixodes</w:t>
      </w:r>
      <w:proofErr w:type="spellEnd"/>
      <w:r w:rsidRPr="00930A87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930A87">
        <w:rPr>
          <w:rFonts w:ascii="Times New Roman" w:hAnsi="Times New Roman" w:cs="Times New Roman"/>
          <w:i/>
          <w:sz w:val="24"/>
          <w:szCs w:val="24"/>
        </w:rPr>
        <w:t>ricin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C53BA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XZWlzaGVpdDwvQXV0aG9yPjxZZWFyPjIwMTU8L1llYXI+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</w:fldData>
        </w:fldChar>
      </w:r>
      <w:r w:rsidR="007D72EE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7D72E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XZWlzaGVpdDwvQXV0aG9yPjxZZWFyPjIwMTU8L1llYXI+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</w:fldData>
        </w:fldChar>
      </w:r>
      <w:r w:rsidR="007D72EE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7D72EE">
        <w:rPr>
          <w:rFonts w:ascii="Times New Roman" w:hAnsi="Times New Roman" w:cs="Times New Roman"/>
          <w:sz w:val="24"/>
          <w:szCs w:val="24"/>
        </w:rPr>
      </w:r>
      <w:r w:rsidR="007D72EE">
        <w:rPr>
          <w:rFonts w:ascii="Times New Roman" w:hAnsi="Times New Roman" w:cs="Times New Roman"/>
          <w:sz w:val="24"/>
          <w:szCs w:val="24"/>
        </w:rPr>
        <w:fldChar w:fldCharType="end"/>
      </w:r>
      <w:r w:rsidR="00C53BA4">
        <w:rPr>
          <w:rFonts w:ascii="Times New Roman" w:hAnsi="Times New Roman" w:cs="Times New Roman"/>
          <w:sz w:val="24"/>
          <w:szCs w:val="24"/>
        </w:rPr>
      </w:r>
      <w:r w:rsidR="00C53BA4">
        <w:rPr>
          <w:rFonts w:ascii="Times New Roman" w:hAnsi="Times New Roman" w:cs="Times New Roman"/>
          <w:sz w:val="24"/>
          <w:szCs w:val="24"/>
        </w:rPr>
        <w:fldChar w:fldCharType="separate"/>
      </w:r>
      <w:r w:rsidR="00C53BA4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77" w:tooltip="Weisheit, 2015 #20" w:history="1">
        <w:r w:rsidR="00C231CF">
          <w:rPr>
            <w:rFonts w:ascii="Times New Roman" w:hAnsi="Times New Roman" w:cs="Times New Roman"/>
            <w:noProof/>
            <w:sz w:val="24"/>
            <w:szCs w:val="24"/>
          </w:rPr>
          <w:t>Weisheit et al., 2015</w:t>
        </w:r>
      </w:hyperlink>
      <w:r w:rsidR="00C53BA4">
        <w:rPr>
          <w:rFonts w:ascii="Times New Roman" w:hAnsi="Times New Roman" w:cs="Times New Roman"/>
          <w:noProof/>
          <w:sz w:val="24"/>
          <w:szCs w:val="24"/>
        </w:rPr>
        <w:t>)</w:t>
      </w:r>
      <w:r w:rsidR="00C53BA4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and </w:t>
      </w:r>
      <w:r w:rsidRPr="00930A87">
        <w:rPr>
          <w:rFonts w:ascii="Times New Roman" w:hAnsi="Times New Roman" w:cs="Times New Roman"/>
          <w:i/>
          <w:sz w:val="24"/>
          <w:szCs w:val="24"/>
        </w:rPr>
        <w:t xml:space="preserve">I. </w:t>
      </w:r>
      <w:proofErr w:type="spellStart"/>
      <w:r w:rsidRPr="00930A87">
        <w:rPr>
          <w:rFonts w:ascii="Times New Roman" w:hAnsi="Times New Roman" w:cs="Times New Roman"/>
          <w:i/>
          <w:sz w:val="24"/>
          <w:szCs w:val="24"/>
        </w:rPr>
        <w:t>scapular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0E268B">
        <w:rPr>
          <w:rFonts w:ascii="Times New Roman" w:hAnsi="Times New Roman" w:cs="Times New Roman"/>
          <w:sz w:val="24"/>
          <w:szCs w:val="24"/>
        </w:rPr>
        <w:t xml:space="preserve">cell lines </w:t>
      </w:r>
      <w:r w:rsidR="00C53BA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cmFib3dza2k8L0F1dGhvcj48WWVhcj4yMDE3PC9ZZWFy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</w:fldData>
        </w:fldChar>
      </w:r>
      <w:r w:rsidR="007D72EE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7D72E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cmFib3dza2k8L0F1dGhvcj48WWVhcj4yMDE3PC9ZZWFy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</w:fldData>
        </w:fldChar>
      </w:r>
      <w:r w:rsidR="007D72EE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7D72EE">
        <w:rPr>
          <w:rFonts w:ascii="Times New Roman" w:hAnsi="Times New Roman" w:cs="Times New Roman"/>
          <w:sz w:val="24"/>
          <w:szCs w:val="24"/>
        </w:rPr>
      </w:r>
      <w:r w:rsidR="007D72EE">
        <w:rPr>
          <w:rFonts w:ascii="Times New Roman" w:hAnsi="Times New Roman" w:cs="Times New Roman"/>
          <w:sz w:val="24"/>
          <w:szCs w:val="24"/>
        </w:rPr>
        <w:fldChar w:fldCharType="end"/>
      </w:r>
      <w:r w:rsidR="00C53BA4">
        <w:rPr>
          <w:rFonts w:ascii="Times New Roman" w:hAnsi="Times New Roman" w:cs="Times New Roman"/>
          <w:sz w:val="24"/>
          <w:szCs w:val="24"/>
        </w:rPr>
      </w:r>
      <w:r w:rsidR="00C53BA4">
        <w:rPr>
          <w:rFonts w:ascii="Times New Roman" w:hAnsi="Times New Roman" w:cs="Times New Roman"/>
          <w:sz w:val="24"/>
          <w:szCs w:val="24"/>
        </w:rPr>
        <w:fldChar w:fldCharType="separate"/>
      </w:r>
      <w:r w:rsidR="00FD2880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52" w:tooltip="Grabowski, 2017 #27" w:history="1">
        <w:r w:rsidR="00C231CF">
          <w:rPr>
            <w:rFonts w:ascii="Times New Roman" w:hAnsi="Times New Roman" w:cs="Times New Roman"/>
            <w:noProof/>
            <w:sz w:val="24"/>
            <w:szCs w:val="24"/>
          </w:rPr>
          <w:t>Grabowski et al., 2017a</w:t>
        </w:r>
      </w:hyperlink>
      <w:r w:rsidR="00FD2880">
        <w:rPr>
          <w:rFonts w:ascii="Times New Roman" w:hAnsi="Times New Roman" w:cs="Times New Roman"/>
          <w:noProof/>
          <w:sz w:val="24"/>
          <w:szCs w:val="24"/>
        </w:rPr>
        <w:t>)</w:t>
      </w:r>
      <w:r w:rsidR="00C53BA4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65763AAF" w14:textId="4AEA8D98" w:rsidR="00B31CB9" w:rsidRDefault="00B31CB9" w:rsidP="009A5D28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38153129" w14:textId="21F5026F" w:rsidR="00C53BA4" w:rsidRPr="000E268B" w:rsidRDefault="00C53BA4" w:rsidP="009A5D28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9A5D28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3ED99BF3" wp14:editId="493E238A">
            <wp:extent cx="6629400" cy="4395005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665623" cy="441901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32A170A" w14:textId="162BA886" w:rsidR="008A020E" w:rsidRDefault="00B31CB9" w:rsidP="009A5D28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6E5098">
        <w:rPr>
          <w:rFonts w:ascii="Times New Roman" w:hAnsi="Times New Roman" w:cs="Times New Roman"/>
          <w:b/>
          <w:sz w:val="24"/>
          <w:szCs w:val="24"/>
        </w:rPr>
        <w:t>Figure S</w:t>
      </w:r>
      <w:r w:rsidR="00A14E06">
        <w:rPr>
          <w:rFonts w:ascii="Times New Roman" w:hAnsi="Times New Roman" w:cs="Times New Roman"/>
          <w:b/>
          <w:sz w:val="24"/>
          <w:szCs w:val="24"/>
        </w:rPr>
        <w:t>2</w:t>
      </w:r>
      <w:r w:rsidRPr="006E5098">
        <w:rPr>
          <w:rFonts w:ascii="Times New Roman" w:hAnsi="Times New Roman" w:cs="Times New Roman"/>
          <w:b/>
          <w:sz w:val="24"/>
          <w:szCs w:val="24"/>
        </w:rPr>
        <w:t xml:space="preserve">. </w:t>
      </w:r>
      <w:r w:rsidR="00A14E06">
        <w:rPr>
          <w:rFonts w:ascii="Times New Roman" w:hAnsi="Times New Roman" w:cs="Times New Roman"/>
          <w:b/>
          <w:sz w:val="24"/>
          <w:szCs w:val="24"/>
        </w:rPr>
        <w:t xml:space="preserve">Proteins </w:t>
      </w:r>
      <w:r w:rsidR="00E864BE">
        <w:rPr>
          <w:rFonts w:ascii="Times New Roman" w:hAnsi="Times New Roman" w:cs="Times New Roman"/>
          <w:b/>
          <w:sz w:val="24"/>
          <w:szCs w:val="24"/>
        </w:rPr>
        <w:t>mapped to</w:t>
      </w:r>
      <w:r w:rsidR="0075791B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6E5098">
        <w:rPr>
          <w:rFonts w:ascii="Times New Roman" w:hAnsi="Times New Roman" w:cs="Times New Roman"/>
          <w:b/>
          <w:sz w:val="24"/>
          <w:szCs w:val="24"/>
        </w:rPr>
        <w:t>protein processing</w:t>
      </w:r>
      <w:r w:rsidR="0075791B">
        <w:rPr>
          <w:rFonts w:ascii="Times New Roman" w:hAnsi="Times New Roman" w:cs="Times New Roman"/>
          <w:b/>
          <w:sz w:val="24"/>
          <w:szCs w:val="24"/>
        </w:rPr>
        <w:t xml:space="preserve"> pathways</w:t>
      </w:r>
      <w:r w:rsidRPr="006E5098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E864BE">
        <w:rPr>
          <w:rFonts w:ascii="Times New Roman" w:hAnsi="Times New Roman" w:cs="Times New Roman"/>
          <w:b/>
          <w:sz w:val="24"/>
          <w:szCs w:val="24"/>
        </w:rPr>
        <w:t xml:space="preserve">in the endoplasmic reticulum </w:t>
      </w:r>
      <w:r w:rsidR="00A14E06">
        <w:rPr>
          <w:rFonts w:ascii="Times New Roman" w:hAnsi="Times New Roman" w:cs="Times New Roman"/>
          <w:b/>
          <w:sz w:val="24"/>
          <w:szCs w:val="24"/>
        </w:rPr>
        <w:t xml:space="preserve">that </w:t>
      </w:r>
      <w:r w:rsidR="0075791B">
        <w:rPr>
          <w:rFonts w:ascii="Times New Roman" w:hAnsi="Times New Roman" w:cs="Times New Roman"/>
          <w:b/>
          <w:sz w:val="24"/>
          <w:szCs w:val="24"/>
        </w:rPr>
        <w:t xml:space="preserve">may be associated with infection of </w:t>
      </w:r>
      <w:r w:rsidR="00E864BE">
        <w:rPr>
          <w:rFonts w:ascii="Times New Roman" w:hAnsi="Times New Roman" w:cs="Times New Roman"/>
          <w:b/>
          <w:sz w:val="24"/>
          <w:szCs w:val="24"/>
        </w:rPr>
        <w:t xml:space="preserve">tick </w:t>
      </w:r>
      <w:r w:rsidR="0075791B">
        <w:rPr>
          <w:rFonts w:ascii="Times New Roman" w:hAnsi="Times New Roman" w:cs="Times New Roman"/>
          <w:b/>
          <w:sz w:val="24"/>
          <w:szCs w:val="24"/>
        </w:rPr>
        <w:t xml:space="preserve">cells by the </w:t>
      </w:r>
      <w:proofErr w:type="spellStart"/>
      <w:r w:rsidR="0075791B">
        <w:rPr>
          <w:rFonts w:ascii="Times New Roman" w:hAnsi="Times New Roman" w:cs="Times New Roman"/>
          <w:b/>
          <w:sz w:val="24"/>
          <w:szCs w:val="24"/>
        </w:rPr>
        <w:t>flavivirus</w:t>
      </w:r>
      <w:proofErr w:type="spellEnd"/>
      <w:r w:rsidR="0075791B">
        <w:rPr>
          <w:rFonts w:ascii="Times New Roman" w:hAnsi="Times New Roman" w:cs="Times New Roman"/>
          <w:b/>
          <w:sz w:val="24"/>
          <w:szCs w:val="24"/>
        </w:rPr>
        <w:t xml:space="preserve">, </w:t>
      </w:r>
      <w:r w:rsidR="00A14E06">
        <w:rPr>
          <w:rFonts w:ascii="Times New Roman" w:hAnsi="Times New Roman" w:cs="Times New Roman"/>
          <w:b/>
          <w:sz w:val="24"/>
          <w:szCs w:val="24"/>
        </w:rPr>
        <w:t>LGTV</w:t>
      </w:r>
      <w:r w:rsidRPr="006E5098">
        <w:rPr>
          <w:rFonts w:ascii="Times New Roman" w:hAnsi="Times New Roman" w:cs="Times New Roman"/>
          <w:b/>
          <w:sz w:val="24"/>
          <w:szCs w:val="24"/>
        </w:rPr>
        <w:t>.</w:t>
      </w:r>
      <w:r w:rsidRPr="000E268B">
        <w:rPr>
          <w:rFonts w:ascii="Times New Roman" w:hAnsi="Times New Roman" w:cs="Times New Roman"/>
          <w:sz w:val="24"/>
          <w:szCs w:val="24"/>
        </w:rPr>
        <w:t xml:space="preserve"> </w:t>
      </w:r>
      <w:r w:rsidR="00C53BA4" w:rsidRPr="000E268B">
        <w:rPr>
          <w:rFonts w:ascii="Times New Roman" w:hAnsi="Times New Roman" w:cs="Times New Roman"/>
          <w:sz w:val="24"/>
          <w:szCs w:val="24"/>
        </w:rPr>
        <w:t xml:space="preserve">Boxes denote genes </w:t>
      </w:r>
      <w:r w:rsidR="00C53BA4">
        <w:rPr>
          <w:rFonts w:ascii="Times New Roman" w:hAnsi="Times New Roman" w:cs="Times New Roman"/>
          <w:sz w:val="24"/>
          <w:szCs w:val="24"/>
        </w:rPr>
        <w:t xml:space="preserve">assigned via </w:t>
      </w:r>
      <w:r w:rsidR="00C53BA4" w:rsidRPr="000E268B">
        <w:rPr>
          <w:rFonts w:ascii="Times New Roman" w:hAnsi="Times New Roman" w:cs="Times New Roman"/>
          <w:sz w:val="24"/>
          <w:szCs w:val="24"/>
        </w:rPr>
        <w:t xml:space="preserve">Kyoto Encyclopedia of Genes and Genomes (KEGG) </w:t>
      </w:r>
      <w:r w:rsidR="00C53BA4">
        <w:rPr>
          <w:rFonts w:ascii="Times New Roman" w:hAnsi="Times New Roman" w:cs="Times New Roman"/>
          <w:sz w:val="24"/>
          <w:szCs w:val="24"/>
        </w:rPr>
        <w:t xml:space="preserve">software </w:t>
      </w:r>
      <w:r w:rsidR="00C53BA4">
        <w:rPr>
          <w:rFonts w:ascii="Times New Roman" w:hAnsi="Times New Roman" w:cs="Times New Roman"/>
          <w:sz w:val="24"/>
          <w:szCs w:val="24"/>
        </w:rPr>
        <w:fldChar w:fldCharType="begin"/>
      </w:r>
      <w:r w:rsidR="007D72EE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Kanehisa&lt;/Author&gt;&lt;Year&gt;2017&lt;/Year&gt;&lt;RecNum&gt;143&lt;/RecNum&gt;&lt;DisplayText&gt;(Kanehisa et al., 2017)&lt;/DisplayText&gt;&lt;record&gt;&lt;rec-number&gt;143&lt;/rec-number&gt;&lt;foreign-keys&gt;&lt;key app="EN" db-id="rrpwwrzxlspwtve5e9fpfzwazvvrvfpprvv2" timestamp="1490580964"&gt;143&lt;/key&gt;&lt;/foreign-keys&gt;&lt;ref-type name="Journal Article"&gt;17&lt;/ref-type&gt;&lt;contributors&gt;&lt;authors&gt;&lt;author&gt;Kanehisa, M.&lt;/author&gt;&lt;author&gt;Furumichi, M.&lt;/author&gt;&lt;author&gt;Tanabe, M.&lt;/author&gt;&lt;author&gt;Sato, Y.&lt;/author&gt;&lt;author&gt;Morishima, K.&lt;/author&gt;&lt;/authors&gt;&lt;/contributors&gt;&lt;auth-address&gt;Institute for Chemical Research, Kyoto University, Uji, Kyoto 611-0011, Japan kanehisa@kuicr.kyoto-u.ac.jp.&amp;#xD;Institute for Chemical Research, Kyoto University, Uji, Kyoto 611-0011, Japan.&amp;#xD;Healthcare Solutions Department, Fujitsu Kyushu Systems Ltd., Hakata-ku, Fukuoka 812-0007, Japan.&lt;/auth-address&gt;&lt;titles&gt;&lt;title&gt;KEGG: new perspectives on genomes, pathways, diseases and drugs&lt;/title&gt;&lt;secondary-title&gt;Nucleic acids research&lt;/secondary-title&gt;&lt;alt-title&gt;Nucleic Acids Res&lt;/alt-title&gt;&lt;/titles&gt;&lt;periodical&gt;&lt;full-title&gt;Nucleic acids research&lt;/full-title&gt;&lt;abbr-1&gt;Nucleic Acids Res&lt;/abbr-1&gt;&lt;/periodical&gt;&lt;alt-periodical&gt;&lt;full-title&gt;Nucleic acids research&lt;/full-title&gt;&lt;abbr-1&gt;Nucleic Acids Res&lt;/abbr-1&gt;&lt;/alt-periodical&gt;&lt;pages&gt;D353-D361&lt;/pages&gt;&lt;volume&gt;45&lt;/volume&gt;&lt;number&gt;D1&lt;/number&gt;&lt;edition&gt;2016/12/03&lt;/edition&gt;&lt;dates&gt;&lt;year&gt;2017&lt;/year&gt;&lt;pub-dates&gt;&lt;date&gt;Jan 04&lt;/date&gt;&lt;/pub-dates&gt;&lt;/dates&gt;&lt;isbn&gt;1362-4962 (Electronic)&amp;#xD;0305-1048 (Linking)&lt;/isbn&gt;&lt;accession-num&gt;27899662&lt;/accession-num&gt;&lt;urls&gt;&lt;related-urls&gt;&lt;url&gt;http://www.ncbi.nlm.nih.gov/pubmed/27899662&lt;/url&gt;&lt;/related-urls&gt;&lt;/urls&gt;&lt;custom2&gt;5210567&lt;/custom2&gt;&lt;electronic-resource-num&gt;10.1093/nar/gkw1092&lt;/electronic-resource-num&gt;&lt;language&gt;eng&lt;/language&gt;&lt;/record&gt;&lt;/Cite&gt;&lt;/EndNote&gt;</w:instrText>
      </w:r>
      <w:r w:rsidR="00C53BA4">
        <w:rPr>
          <w:rFonts w:ascii="Times New Roman" w:hAnsi="Times New Roman" w:cs="Times New Roman"/>
          <w:sz w:val="24"/>
          <w:szCs w:val="24"/>
        </w:rPr>
        <w:fldChar w:fldCharType="separate"/>
      </w:r>
      <w:r w:rsidR="00C53BA4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83" w:tooltip="Kanehisa, 2017 #143" w:history="1">
        <w:r w:rsidR="00C231CF">
          <w:rPr>
            <w:rFonts w:ascii="Times New Roman" w:hAnsi="Times New Roman" w:cs="Times New Roman"/>
            <w:noProof/>
            <w:sz w:val="24"/>
            <w:szCs w:val="24"/>
          </w:rPr>
          <w:t>Kanehisa et al., 2017</w:t>
        </w:r>
      </w:hyperlink>
      <w:r w:rsidR="00C53BA4">
        <w:rPr>
          <w:rFonts w:ascii="Times New Roman" w:hAnsi="Times New Roman" w:cs="Times New Roman"/>
          <w:noProof/>
          <w:sz w:val="24"/>
          <w:szCs w:val="24"/>
        </w:rPr>
        <w:t>)</w:t>
      </w:r>
      <w:r w:rsidR="00C53BA4">
        <w:rPr>
          <w:rFonts w:ascii="Times New Roman" w:hAnsi="Times New Roman" w:cs="Times New Roman"/>
          <w:sz w:val="24"/>
          <w:szCs w:val="24"/>
        </w:rPr>
        <w:fldChar w:fldCharType="end"/>
      </w:r>
      <w:r w:rsidR="00C53BA4">
        <w:rPr>
          <w:rFonts w:ascii="Times New Roman" w:hAnsi="Times New Roman" w:cs="Times New Roman"/>
          <w:sz w:val="24"/>
          <w:szCs w:val="24"/>
        </w:rPr>
        <w:t xml:space="preserve"> to “protein processing in endoplasmic reticulum”</w:t>
      </w:r>
      <w:r w:rsidR="00C53BA4" w:rsidRPr="000E268B">
        <w:rPr>
          <w:rFonts w:ascii="Times New Roman" w:hAnsi="Times New Roman" w:cs="Times New Roman"/>
          <w:sz w:val="24"/>
          <w:szCs w:val="24"/>
        </w:rPr>
        <w:t>. Green boxes denote orthologous</w:t>
      </w:r>
      <w:r w:rsidR="00C53BA4">
        <w:rPr>
          <w:rFonts w:ascii="Times New Roman" w:hAnsi="Times New Roman" w:cs="Times New Roman"/>
          <w:sz w:val="24"/>
          <w:szCs w:val="24"/>
        </w:rPr>
        <w:t xml:space="preserve"> gene models identified from BLAST similarity search of the </w:t>
      </w:r>
      <w:proofErr w:type="spellStart"/>
      <w:r w:rsidR="00C53BA4" w:rsidRPr="00930A87">
        <w:rPr>
          <w:rFonts w:ascii="Times New Roman" w:hAnsi="Times New Roman" w:cs="Times New Roman"/>
          <w:i/>
          <w:sz w:val="24"/>
          <w:szCs w:val="24"/>
        </w:rPr>
        <w:t>Ixodes</w:t>
      </w:r>
      <w:proofErr w:type="spellEnd"/>
      <w:r w:rsidR="00C53BA4" w:rsidRPr="00930A87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C53BA4" w:rsidRPr="00930A87">
        <w:rPr>
          <w:rFonts w:ascii="Times New Roman" w:hAnsi="Times New Roman" w:cs="Times New Roman"/>
          <w:i/>
          <w:sz w:val="24"/>
          <w:szCs w:val="24"/>
        </w:rPr>
        <w:t>scapularis</w:t>
      </w:r>
      <w:proofErr w:type="spellEnd"/>
      <w:r w:rsidR="00C53BA4" w:rsidRPr="000E268B">
        <w:rPr>
          <w:rFonts w:ascii="Times New Roman" w:hAnsi="Times New Roman" w:cs="Times New Roman"/>
          <w:sz w:val="24"/>
          <w:szCs w:val="24"/>
        </w:rPr>
        <w:t xml:space="preserve"> IscaW1 gene model</w:t>
      </w:r>
      <w:r w:rsidR="00C53BA4">
        <w:rPr>
          <w:rFonts w:ascii="Times New Roman" w:hAnsi="Times New Roman" w:cs="Times New Roman"/>
          <w:sz w:val="24"/>
          <w:szCs w:val="24"/>
        </w:rPr>
        <w:t xml:space="preserve"> set </w:t>
      </w:r>
      <w:r w:rsidR="00C53BA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dWxpYS1OdXNzPC9BdXRob3I+PFllYXI+MjAxNjwvWWVh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</w:fldData>
        </w:fldChar>
      </w:r>
      <w:r w:rsidR="007D72EE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7D72E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dWxpYS1OdXNzPC9BdXRob3I+PFllYXI+MjAxNjwvWWVh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</w:fldData>
        </w:fldChar>
      </w:r>
      <w:r w:rsidR="007D72EE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7D72EE">
        <w:rPr>
          <w:rFonts w:ascii="Times New Roman" w:hAnsi="Times New Roman" w:cs="Times New Roman"/>
          <w:sz w:val="24"/>
          <w:szCs w:val="24"/>
        </w:rPr>
      </w:r>
      <w:r w:rsidR="007D72EE">
        <w:rPr>
          <w:rFonts w:ascii="Times New Roman" w:hAnsi="Times New Roman" w:cs="Times New Roman"/>
          <w:sz w:val="24"/>
          <w:szCs w:val="24"/>
        </w:rPr>
        <w:fldChar w:fldCharType="end"/>
      </w:r>
      <w:r w:rsidR="00C53BA4">
        <w:rPr>
          <w:rFonts w:ascii="Times New Roman" w:hAnsi="Times New Roman" w:cs="Times New Roman"/>
          <w:sz w:val="24"/>
          <w:szCs w:val="24"/>
        </w:rPr>
      </w:r>
      <w:r w:rsidR="00C53BA4">
        <w:rPr>
          <w:rFonts w:ascii="Times New Roman" w:hAnsi="Times New Roman" w:cs="Times New Roman"/>
          <w:sz w:val="24"/>
          <w:szCs w:val="24"/>
        </w:rPr>
        <w:fldChar w:fldCharType="separate"/>
      </w:r>
      <w:r w:rsidR="00C53BA4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61" w:tooltip="Gulia-Nuss, 2016 #107" w:history="1">
        <w:r w:rsidR="00C231CF">
          <w:rPr>
            <w:rFonts w:ascii="Times New Roman" w:hAnsi="Times New Roman" w:cs="Times New Roman"/>
            <w:noProof/>
            <w:sz w:val="24"/>
            <w:szCs w:val="24"/>
          </w:rPr>
          <w:t>Gulia-Nuss et al., 2016</w:t>
        </w:r>
      </w:hyperlink>
      <w:r w:rsidR="00C53BA4">
        <w:rPr>
          <w:rFonts w:ascii="Times New Roman" w:hAnsi="Times New Roman" w:cs="Times New Roman"/>
          <w:noProof/>
          <w:sz w:val="24"/>
          <w:szCs w:val="24"/>
        </w:rPr>
        <w:t>)</w:t>
      </w:r>
      <w:r w:rsidR="00C53BA4">
        <w:rPr>
          <w:rFonts w:ascii="Times New Roman" w:hAnsi="Times New Roman" w:cs="Times New Roman"/>
          <w:sz w:val="24"/>
          <w:szCs w:val="24"/>
        </w:rPr>
        <w:fldChar w:fldCharType="end"/>
      </w:r>
      <w:r w:rsidR="00C53BA4">
        <w:rPr>
          <w:rFonts w:ascii="Times New Roman" w:hAnsi="Times New Roman" w:cs="Times New Roman"/>
          <w:sz w:val="24"/>
          <w:szCs w:val="24"/>
        </w:rPr>
        <w:t xml:space="preserve"> downloaded from </w:t>
      </w:r>
      <w:proofErr w:type="spellStart"/>
      <w:r w:rsidR="00C53BA4">
        <w:rPr>
          <w:rFonts w:ascii="Times New Roman" w:hAnsi="Times New Roman" w:cs="Times New Roman"/>
          <w:sz w:val="24"/>
          <w:szCs w:val="24"/>
        </w:rPr>
        <w:t>VectorBase</w:t>
      </w:r>
      <w:proofErr w:type="spellEnd"/>
      <w:r w:rsidR="00C53BA4">
        <w:rPr>
          <w:rFonts w:ascii="Times New Roman" w:hAnsi="Times New Roman" w:cs="Times New Roman"/>
          <w:sz w:val="24"/>
          <w:szCs w:val="24"/>
        </w:rPr>
        <w:t xml:space="preserve"> </w:t>
      </w:r>
      <w:r w:rsidR="00C53BA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aXJhbGRvLUNhbGRlcm9uPC9BdXRob3I+PFllYXI+MjAx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</w:fldData>
        </w:fldChar>
      </w:r>
      <w:r w:rsidR="007D72EE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7D72E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aXJhbGRvLUNhbGRlcm9uPC9BdXRob3I+PFllYXI+MjAx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</w:fldData>
        </w:fldChar>
      </w:r>
      <w:r w:rsidR="007D72EE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7D72EE">
        <w:rPr>
          <w:rFonts w:ascii="Times New Roman" w:hAnsi="Times New Roman" w:cs="Times New Roman"/>
          <w:sz w:val="24"/>
          <w:szCs w:val="24"/>
        </w:rPr>
      </w:r>
      <w:r w:rsidR="007D72EE">
        <w:rPr>
          <w:rFonts w:ascii="Times New Roman" w:hAnsi="Times New Roman" w:cs="Times New Roman"/>
          <w:sz w:val="24"/>
          <w:szCs w:val="24"/>
        </w:rPr>
        <w:fldChar w:fldCharType="end"/>
      </w:r>
      <w:r w:rsidR="00C53BA4">
        <w:rPr>
          <w:rFonts w:ascii="Times New Roman" w:hAnsi="Times New Roman" w:cs="Times New Roman"/>
          <w:sz w:val="24"/>
          <w:szCs w:val="24"/>
        </w:rPr>
      </w:r>
      <w:r w:rsidR="00C53BA4">
        <w:rPr>
          <w:rFonts w:ascii="Times New Roman" w:hAnsi="Times New Roman" w:cs="Times New Roman"/>
          <w:sz w:val="24"/>
          <w:szCs w:val="24"/>
        </w:rPr>
        <w:fldChar w:fldCharType="separate"/>
      </w:r>
      <w:r w:rsidR="00C53BA4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49" w:tooltip="Giraldo-Calderon, 2015 #144" w:history="1">
        <w:r w:rsidR="00C231CF">
          <w:rPr>
            <w:rFonts w:ascii="Times New Roman" w:hAnsi="Times New Roman" w:cs="Times New Roman"/>
            <w:noProof/>
            <w:sz w:val="24"/>
            <w:szCs w:val="24"/>
          </w:rPr>
          <w:t>Giraldo-Calderon et al., 2015</w:t>
        </w:r>
      </w:hyperlink>
      <w:r w:rsidR="00C53BA4">
        <w:rPr>
          <w:rFonts w:ascii="Times New Roman" w:hAnsi="Times New Roman" w:cs="Times New Roman"/>
          <w:noProof/>
          <w:sz w:val="24"/>
          <w:szCs w:val="24"/>
        </w:rPr>
        <w:t>)</w:t>
      </w:r>
      <w:r w:rsidR="00C53BA4">
        <w:rPr>
          <w:rFonts w:ascii="Times New Roman" w:hAnsi="Times New Roman" w:cs="Times New Roman"/>
          <w:sz w:val="24"/>
          <w:szCs w:val="24"/>
        </w:rPr>
        <w:fldChar w:fldCharType="end"/>
      </w:r>
      <w:r w:rsidR="00C53BA4" w:rsidRPr="000E268B">
        <w:rPr>
          <w:rFonts w:ascii="Times New Roman" w:hAnsi="Times New Roman" w:cs="Times New Roman"/>
          <w:sz w:val="24"/>
          <w:szCs w:val="24"/>
        </w:rPr>
        <w:t xml:space="preserve">. Red </w:t>
      </w:r>
      <w:r w:rsidR="00C53BA4">
        <w:rPr>
          <w:rFonts w:ascii="Times New Roman" w:hAnsi="Times New Roman" w:cs="Times New Roman"/>
          <w:sz w:val="24"/>
          <w:szCs w:val="24"/>
        </w:rPr>
        <w:t>boxes</w:t>
      </w:r>
      <w:r w:rsidR="00C53BA4" w:rsidRPr="000E268B">
        <w:rPr>
          <w:rFonts w:ascii="Times New Roman" w:hAnsi="Times New Roman" w:cs="Times New Roman"/>
          <w:sz w:val="24"/>
          <w:szCs w:val="24"/>
        </w:rPr>
        <w:t xml:space="preserve"> denote </w:t>
      </w:r>
      <w:r w:rsidR="00C53BA4">
        <w:rPr>
          <w:rFonts w:ascii="Times New Roman" w:hAnsi="Times New Roman" w:cs="Times New Roman"/>
          <w:sz w:val="24"/>
          <w:szCs w:val="24"/>
        </w:rPr>
        <w:t xml:space="preserve">tick </w:t>
      </w:r>
      <w:r w:rsidR="00C53BA4" w:rsidRPr="000E268B">
        <w:rPr>
          <w:rFonts w:ascii="Times New Roman" w:hAnsi="Times New Roman" w:cs="Times New Roman"/>
          <w:sz w:val="24"/>
          <w:szCs w:val="24"/>
        </w:rPr>
        <w:t>genes</w:t>
      </w:r>
      <w:r w:rsidR="00C53BA4">
        <w:rPr>
          <w:rFonts w:ascii="Times New Roman" w:hAnsi="Times New Roman" w:cs="Times New Roman"/>
          <w:sz w:val="24"/>
          <w:szCs w:val="24"/>
        </w:rPr>
        <w:t xml:space="preserve"> that are</w:t>
      </w:r>
      <w:r w:rsidR="00C53BA4" w:rsidRPr="000E268B">
        <w:rPr>
          <w:rFonts w:ascii="Times New Roman" w:hAnsi="Times New Roman" w:cs="Times New Roman"/>
          <w:sz w:val="24"/>
          <w:szCs w:val="24"/>
        </w:rPr>
        <w:t xml:space="preserve"> </w:t>
      </w:r>
      <w:r w:rsidR="00C53BA4">
        <w:rPr>
          <w:rFonts w:ascii="Times New Roman" w:hAnsi="Times New Roman" w:cs="Times New Roman"/>
          <w:sz w:val="24"/>
          <w:szCs w:val="24"/>
        </w:rPr>
        <w:t xml:space="preserve">potentially associated with viral infection and identified via </w:t>
      </w:r>
      <w:proofErr w:type="spellStart"/>
      <w:r w:rsidR="00C53BA4">
        <w:rPr>
          <w:rFonts w:ascii="Times New Roman" w:hAnsi="Times New Roman" w:cs="Times New Roman"/>
          <w:sz w:val="24"/>
          <w:szCs w:val="24"/>
        </w:rPr>
        <w:t>RNAi</w:t>
      </w:r>
      <w:proofErr w:type="spellEnd"/>
      <w:r w:rsidR="00C53BA4">
        <w:rPr>
          <w:rFonts w:ascii="Times New Roman" w:hAnsi="Times New Roman" w:cs="Times New Roman"/>
          <w:sz w:val="24"/>
          <w:szCs w:val="24"/>
        </w:rPr>
        <w:t xml:space="preserve">-induced transcript knockdown studies in </w:t>
      </w:r>
      <w:proofErr w:type="spellStart"/>
      <w:r w:rsidR="00C53BA4" w:rsidRPr="00930A87">
        <w:rPr>
          <w:rFonts w:ascii="Times New Roman" w:hAnsi="Times New Roman" w:cs="Times New Roman"/>
          <w:i/>
          <w:sz w:val="24"/>
          <w:szCs w:val="24"/>
        </w:rPr>
        <w:t>Ixodes</w:t>
      </w:r>
      <w:proofErr w:type="spellEnd"/>
      <w:r w:rsidR="00C53BA4" w:rsidRPr="00930A87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C53BA4" w:rsidRPr="00930A87">
        <w:rPr>
          <w:rFonts w:ascii="Times New Roman" w:hAnsi="Times New Roman" w:cs="Times New Roman"/>
          <w:i/>
          <w:sz w:val="24"/>
          <w:szCs w:val="24"/>
        </w:rPr>
        <w:t>ricinus</w:t>
      </w:r>
      <w:proofErr w:type="spellEnd"/>
      <w:r w:rsidR="00C53BA4">
        <w:rPr>
          <w:rFonts w:ascii="Times New Roman" w:hAnsi="Times New Roman" w:cs="Times New Roman"/>
          <w:sz w:val="24"/>
          <w:szCs w:val="24"/>
        </w:rPr>
        <w:t xml:space="preserve"> </w:t>
      </w:r>
      <w:r w:rsidR="00C53BA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XZWlzaGVpdDwvQXV0aG9yPjxZZWFyPjIwMTU8L1llYXI+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</w:fldData>
        </w:fldChar>
      </w:r>
      <w:r w:rsidR="007D72EE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7D72E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XZWlzaGVpdDwvQXV0aG9yPjxZZWFyPjIwMTU8L1llYXI+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</w:fldData>
        </w:fldChar>
      </w:r>
      <w:r w:rsidR="007D72EE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7D72EE">
        <w:rPr>
          <w:rFonts w:ascii="Times New Roman" w:hAnsi="Times New Roman" w:cs="Times New Roman"/>
          <w:sz w:val="24"/>
          <w:szCs w:val="24"/>
        </w:rPr>
      </w:r>
      <w:r w:rsidR="007D72EE">
        <w:rPr>
          <w:rFonts w:ascii="Times New Roman" w:hAnsi="Times New Roman" w:cs="Times New Roman"/>
          <w:sz w:val="24"/>
          <w:szCs w:val="24"/>
        </w:rPr>
        <w:fldChar w:fldCharType="end"/>
      </w:r>
      <w:r w:rsidR="00C53BA4">
        <w:rPr>
          <w:rFonts w:ascii="Times New Roman" w:hAnsi="Times New Roman" w:cs="Times New Roman"/>
          <w:sz w:val="24"/>
          <w:szCs w:val="24"/>
        </w:rPr>
      </w:r>
      <w:r w:rsidR="00C53BA4">
        <w:rPr>
          <w:rFonts w:ascii="Times New Roman" w:hAnsi="Times New Roman" w:cs="Times New Roman"/>
          <w:sz w:val="24"/>
          <w:szCs w:val="24"/>
        </w:rPr>
        <w:fldChar w:fldCharType="separate"/>
      </w:r>
      <w:r w:rsidR="00C53BA4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77" w:tooltip="Weisheit, 2015 #20" w:history="1">
        <w:r w:rsidR="00C231CF">
          <w:rPr>
            <w:rFonts w:ascii="Times New Roman" w:hAnsi="Times New Roman" w:cs="Times New Roman"/>
            <w:noProof/>
            <w:sz w:val="24"/>
            <w:szCs w:val="24"/>
          </w:rPr>
          <w:t>Weisheit et al., 2015</w:t>
        </w:r>
      </w:hyperlink>
      <w:r w:rsidR="00C53BA4">
        <w:rPr>
          <w:rFonts w:ascii="Times New Roman" w:hAnsi="Times New Roman" w:cs="Times New Roman"/>
          <w:noProof/>
          <w:sz w:val="24"/>
          <w:szCs w:val="24"/>
        </w:rPr>
        <w:t>)</w:t>
      </w:r>
      <w:r w:rsidR="00C53BA4">
        <w:rPr>
          <w:rFonts w:ascii="Times New Roman" w:hAnsi="Times New Roman" w:cs="Times New Roman"/>
          <w:sz w:val="24"/>
          <w:szCs w:val="24"/>
        </w:rPr>
        <w:fldChar w:fldCharType="end"/>
      </w:r>
      <w:r w:rsidR="00C53BA4">
        <w:rPr>
          <w:rFonts w:ascii="Times New Roman" w:hAnsi="Times New Roman" w:cs="Times New Roman"/>
          <w:sz w:val="24"/>
          <w:szCs w:val="24"/>
        </w:rPr>
        <w:t xml:space="preserve"> and </w:t>
      </w:r>
      <w:r w:rsidR="00C53BA4" w:rsidRPr="00930A87">
        <w:rPr>
          <w:rFonts w:ascii="Times New Roman" w:hAnsi="Times New Roman" w:cs="Times New Roman"/>
          <w:i/>
          <w:sz w:val="24"/>
          <w:szCs w:val="24"/>
        </w:rPr>
        <w:t xml:space="preserve">I. </w:t>
      </w:r>
      <w:proofErr w:type="spellStart"/>
      <w:r w:rsidR="00C53BA4" w:rsidRPr="00930A87">
        <w:rPr>
          <w:rFonts w:ascii="Times New Roman" w:hAnsi="Times New Roman" w:cs="Times New Roman"/>
          <w:i/>
          <w:sz w:val="24"/>
          <w:szCs w:val="24"/>
        </w:rPr>
        <w:t>scapularis</w:t>
      </w:r>
      <w:proofErr w:type="spellEnd"/>
      <w:r w:rsidR="00C53BA4">
        <w:rPr>
          <w:rFonts w:ascii="Times New Roman" w:hAnsi="Times New Roman" w:cs="Times New Roman"/>
          <w:sz w:val="24"/>
          <w:szCs w:val="24"/>
        </w:rPr>
        <w:t xml:space="preserve"> </w:t>
      </w:r>
      <w:r w:rsidR="00C53BA4" w:rsidRPr="000E268B">
        <w:rPr>
          <w:rFonts w:ascii="Times New Roman" w:hAnsi="Times New Roman" w:cs="Times New Roman"/>
          <w:sz w:val="24"/>
          <w:szCs w:val="24"/>
        </w:rPr>
        <w:t xml:space="preserve">cell lines </w:t>
      </w:r>
      <w:r w:rsidR="00C53BA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cmFib3dza2k8L0F1dGhvcj48WWVhcj4yMDE3PC9ZZWFy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</w:fldData>
        </w:fldChar>
      </w:r>
      <w:r w:rsidR="007D72EE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7D72E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cmFib3dza2k8L0F1dGhvcj48WWVhcj4yMDE3PC9ZZWFy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</w:fldData>
        </w:fldChar>
      </w:r>
      <w:r w:rsidR="007D72EE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7D72EE">
        <w:rPr>
          <w:rFonts w:ascii="Times New Roman" w:hAnsi="Times New Roman" w:cs="Times New Roman"/>
          <w:sz w:val="24"/>
          <w:szCs w:val="24"/>
        </w:rPr>
      </w:r>
      <w:r w:rsidR="007D72EE">
        <w:rPr>
          <w:rFonts w:ascii="Times New Roman" w:hAnsi="Times New Roman" w:cs="Times New Roman"/>
          <w:sz w:val="24"/>
          <w:szCs w:val="24"/>
        </w:rPr>
        <w:fldChar w:fldCharType="end"/>
      </w:r>
      <w:r w:rsidR="00C53BA4">
        <w:rPr>
          <w:rFonts w:ascii="Times New Roman" w:hAnsi="Times New Roman" w:cs="Times New Roman"/>
          <w:sz w:val="24"/>
          <w:szCs w:val="24"/>
        </w:rPr>
      </w:r>
      <w:r w:rsidR="00C53BA4">
        <w:rPr>
          <w:rFonts w:ascii="Times New Roman" w:hAnsi="Times New Roman" w:cs="Times New Roman"/>
          <w:sz w:val="24"/>
          <w:szCs w:val="24"/>
        </w:rPr>
        <w:fldChar w:fldCharType="separate"/>
      </w:r>
      <w:r w:rsidR="00FD2880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52" w:tooltip="Grabowski, 2017 #27" w:history="1">
        <w:r w:rsidR="00C231CF">
          <w:rPr>
            <w:rFonts w:ascii="Times New Roman" w:hAnsi="Times New Roman" w:cs="Times New Roman"/>
            <w:noProof/>
            <w:sz w:val="24"/>
            <w:szCs w:val="24"/>
          </w:rPr>
          <w:t>Grabowski et al., 2017a</w:t>
        </w:r>
      </w:hyperlink>
      <w:r w:rsidR="00FD2880">
        <w:rPr>
          <w:rFonts w:ascii="Times New Roman" w:hAnsi="Times New Roman" w:cs="Times New Roman"/>
          <w:noProof/>
          <w:sz w:val="24"/>
          <w:szCs w:val="24"/>
        </w:rPr>
        <w:t>)</w:t>
      </w:r>
      <w:r w:rsidR="00C53BA4">
        <w:rPr>
          <w:rFonts w:ascii="Times New Roman" w:hAnsi="Times New Roman" w:cs="Times New Roman"/>
          <w:sz w:val="24"/>
          <w:szCs w:val="24"/>
        </w:rPr>
        <w:fldChar w:fldCharType="end"/>
      </w:r>
      <w:r w:rsidR="00C53BA4">
        <w:rPr>
          <w:rFonts w:ascii="Times New Roman" w:hAnsi="Times New Roman" w:cs="Times New Roman"/>
          <w:sz w:val="24"/>
          <w:szCs w:val="24"/>
        </w:rPr>
        <w:t>.</w:t>
      </w:r>
    </w:p>
    <w:p w14:paraId="52F8A7E2" w14:textId="77777777" w:rsidR="00B5333F" w:rsidRDefault="00B5333F" w:rsidP="009A5D28">
      <w:pPr>
        <w:spacing w:after="0" w:line="240" w:lineRule="auto"/>
        <w:rPr>
          <w:rFonts w:ascii="Times New Roman" w:hAnsi="Times New Roman" w:cs="Times New Roman"/>
          <w:sz w:val="24"/>
          <w:szCs w:val="24"/>
        </w:rPr>
        <w:sectPr w:rsidR="00B5333F" w:rsidSect="00B5333F">
          <w:footerReference w:type="even" r:id="rId11"/>
          <w:footerReference w:type="default" r:id="rId12"/>
          <w:pgSz w:w="15840" w:h="12240" w:orient="landscape"/>
          <w:pgMar w:top="1440" w:right="1440" w:bottom="1440" w:left="1440" w:header="720" w:footer="720" w:gutter="0"/>
          <w:lnNumType w:countBy="1" w:restart="continuous"/>
          <w:cols w:space="720"/>
          <w:docGrid w:linePitch="360"/>
        </w:sectPr>
      </w:pPr>
    </w:p>
    <w:p w14:paraId="4DB969B5" w14:textId="7AFCDFB1" w:rsidR="00B31CB9" w:rsidRPr="006E5098" w:rsidRDefault="00B31CB9" w:rsidP="009A5D28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  <w:r w:rsidRPr="006E5098">
        <w:rPr>
          <w:rFonts w:ascii="Times New Roman" w:hAnsi="Times New Roman" w:cs="Times New Roman"/>
          <w:b/>
          <w:sz w:val="24"/>
          <w:szCs w:val="24"/>
        </w:rPr>
        <w:lastRenderedPageBreak/>
        <w:t xml:space="preserve">Table S1. </w:t>
      </w:r>
      <w:r w:rsidR="00935FB9">
        <w:rPr>
          <w:rFonts w:ascii="Times New Roman" w:hAnsi="Times New Roman" w:cs="Times New Roman"/>
          <w:b/>
          <w:sz w:val="24"/>
          <w:szCs w:val="24"/>
        </w:rPr>
        <w:t>C</w:t>
      </w:r>
      <w:r w:rsidRPr="006E5098">
        <w:rPr>
          <w:rFonts w:ascii="Times New Roman" w:hAnsi="Times New Roman" w:cs="Times New Roman"/>
          <w:b/>
          <w:sz w:val="24"/>
          <w:szCs w:val="24"/>
        </w:rPr>
        <w:t xml:space="preserve">ellular pathways </w:t>
      </w:r>
      <w:r w:rsidR="00935FB9">
        <w:rPr>
          <w:rFonts w:ascii="Times New Roman" w:hAnsi="Times New Roman" w:cs="Times New Roman"/>
          <w:b/>
          <w:sz w:val="24"/>
          <w:szCs w:val="24"/>
        </w:rPr>
        <w:t>associated</w:t>
      </w:r>
      <w:r w:rsidR="00935FB9" w:rsidRPr="006E5098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6E5098">
        <w:rPr>
          <w:rFonts w:ascii="Times New Roman" w:hAnsi="Times New Roman" w:cs="Times New Roman"/>
          <w:b/>
          <w:sz w:val="24"/>
          <w:szCs w:val="24"/>
        </w:rPr>
        <w:t xml:space="preserve">with </w:t>
      </w:r>
      <w:r w:rsidR="00935FB9">
        <w:rPr>
          <w:rFonts w:ascii="Times New Roman" w:hAnsi="Times New Roman" w:cs="Times New Roman"/>
          <w:b/>
          <w:sz w:val="24"/>
          <w:szCs w:val="24"/>
        </w:rPr>
        <w:t>differential</w:t>
      </w:r>
      <w:r w:rsidRPr="006E5098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935FB9">
        <w:rPr>
          <w:rFonts w:ascii="Times New Roman" w:hAnsi="Times New Roman" w:cs="Times New Roman"/>
          <w:b/>
          <w:sz w:val="24"/>
          <w:szCs w:val="24"/>
        </w:rPr>
        <w:t>protein expression</w:t>
      </w:r>
      <w:r w:rsidRPr="006E5098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935FB9">
        <w:rPr>
          <w:rFonts w:ascii="Times New Roman" w:hAnsi="Times New Roman" w:cs="Times New Roman"/>
          <w:b/>
          <w:sz w:val="24"/>
          <w:szCs w:val="24"/>
        </w:rPr>
        <w:t>following</w:t>
      </w:r>
      <w:r w:rsidRPr="006E5098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="0046611A">
        <w:rPr>
          <w:rFonts w:ascii="Times New Roman" w:hAnsi="Times New Roman" w:cs="Times New Roman"/>
          <w:b/>
          <w:sz w:val="24"/>
          <w:szCs w:val="24"/>
        </w:rPr>
        <w:t>flaviviral</w:t>
      </w:r>
      <w:proofErr w:type="spellEnd"/>
      <w:r w:rsidR="00935FB9">
        <w:rPr>
          <w:rFonts w:ascii="Times New Roman" w:hAnsi="Times New Roman" w:cs="Times New Roman"/>
          <w:b/>
          <w:sz w:val="24"/>
          <w:szCs w:val="24"/>
        </w:rPr>
        <w:t xml:space="preserve"> infection of </w:t>
      </w:r>
      <w:r w:rsidR="0046611A">
        <w:rPr>
          <w:rFonts w:ascii="Times New Roman" w:hAnsi="Times New Roman" w:cs="Times New Roman"/>
          <w:b/>
          <w:sz w:val="24"/>
          <w:szCs w:val="24"/>
        </w:rPr>
        <w:t>the tick, mosquito and human cell.</w:t>
      </w:r>
    </w:p>
    <w:tbl>
      <w:tblPr>
        <w:tblW w:w="1198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4698"/>
        <w:gridCol w:w="2430"/>
        <w:gridCol w:w="2340"/>
        <w:gridCol w:w="2520"/>
      </w:tblGrid>
      <w:tr w:rsidR="0046611A" w:rsidRPr="000E268B" w14:paraId="13AB94D0" w14:textId="77777777" w:rsidTr="00930A87">
        <w:tc>
          <w:tcPr>
            <w:tcW w:w="4698" w:type="dxa"/>
            <w:vMerge w:val="restart"/>
            <w:shd w:val="clear" w:color="auto" w:fill="auto"/>
          </w:tcPr>
          <w:p w14:paraId="2CE84927" w14:textId="521E8010" w:rsidR="0046611A" w:rsidRDefault="0046611A" w:rsidP="009A5D28">
            <w:pPr>
              <w:spacing w:after="0" w:line="24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KEGG </w:t>
            </w:r>
            <w:r w:rsidR="002F7CC1">
              <w:rPr>
                <w:rFonts w:ascii="Times New Roman" w:hAnsi="Times New Roman" w:cs="Times New Roman"/>
                <w:b/>
                <w:sz w:val="24"/>
                <w:szCs w:val="24"/>
              </w:rPr>
              <w:t>c</w:t>
            </w:r>
            <w:r w:rsidRPr="006E5098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ellular function and </w: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P</w:t>
            </w:r>
            <w:r w:rsidRPr="006E5098">
              <w:rPr>
                <w:rFonts w:ascii="Times New Roman" w:hAnsi="Times New Roman" w:cs="Times New Roman"/>
                <w:b/>
                <w:sz w:val="24"/>
                <w:szCs w:val="24"/>
              </w:rPr>
              <w:t>athway</w:t>
            </w:r>
          </w:p>
        </w:tc>
        <w:tc>
          <w:tcPr>
            <w:tcW w:w="7290" w:type="dxa"/>
            <w:gridSpan w:val="3"/>
            <w:shd w:val="clear" w:color="auto" w:fill="auto"/>
          </w:tcPr>
          <w:p w14:paraId="59119C72" w14:textId="30EC81CF" w:rsidR="0046611A" w:rsidRPr="006E5098" w:rsidRDefault="0046611A" w:rsidP="009A5D28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Host </w:t>
            </w:r>
            <w:r w:rsidR="002F7CC1">
              <w:rPr>
                <w:rFonts w:ascii="Times New Roman" w:hAnsi="Times New Roman" w:cs="Times New Roman"/>
                <w:b/>
                <w:sz w:val="24"/>
                <w:szCs w:val="24"/>
              </w:rPr>
              <w:t>s</w: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ystem/</w:t>
            </w:r>
            <w:proofErr w:type="spellStart"/>
            <w:r w:rsidR="00107CD4">
              <w:rPr>
                <w:rFonts w:ascii="Times New Roman" w:hAnsi="Times New Roman" w:cs="Times New Roman"/>
                <w:b/>
                <w:sz w:val="24"/>
                <w:szCs w:val="24"/>
              </w:rPr>
              <w:t>F</w: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lavivirus</w:t>
            </w:r>
            <w:proofErr w:type="spellEnd"/>
          </w:p>
        </w:tc>
      </w:tr>
      <w:tr w:rsidR="0046611A" w:rsidRPr="000E268B" w14:paraId="2B772398" w14:textId="77777777" w:rsidTr="00930A87">
        <w:tc>
          <w:tcPr>
            <w:tcW w:w="4698" w:type="dxa"/>
            <w:vMerge/>
            <w:shd w:val="clear" w:color="auto" w:fill="auto"/>
          </w:tcPr>
          <w:p w14:paraId="5D191D51" w14:textId="36CC0A88" w:rsidR="0046611A" w:rsidRPr="006E5098" w:rsidRDefault="0046611A" w:rsidP="009A5D28">
            <w:pPr>
              <w:spacing w:after="0" w:line="24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2430" w:type="dxa"/>
            <w:shd w:val="clear" w:color="auto" w:fill="auto"/>
          </w:tcPr>
          <w:p w14:paraId="2786A117" w14:textId="4FD24628" w:rsidR="0046611A" w:rsidRPr="006E5098" w:rsidRDefault="0046611A" w:rsidP="009A5D28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E5098" w:rsidDel="0046611A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</w:t>
            </w:r>
            <w:proofErr w:type="spellStart"/>
            <w:r w:rsidRPr="00930A87"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  <w:t>Ixodes</w:t>
            </w:r>
            <w:proofErr w:type="spellEnd"/>
            <w:r w:rsidRPr="006E5098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spp. ticks/ </w:t>
            </w:r>
            <w:r w:rsidRPr="006E5098">
              <w:rPr>
                <w:rFonts w:ascii="Times New Roman" w:hAnsi="Times New Roman" w:cs="Times New Roman"/>
                <w:b/>
                <w:sz w:val="24"/>
                <w:szCs w:val="24"/>
              </w:rPr>
              <w:t>TBEV</w: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&amp; </w:t>
            </w:r>
            <w:r w:rsidRPr="006E5098">
              <w:rPr>
                <w:rFonts w:ascii="Times New Roman" w:hAnsi="Times New Roman" w:cs="Times New Roman"/>
                <w:b/>
                <w:sz w:val="24"/>
                <w:szCs w:val="24"/>
              </w:rPr>
              <w:t>LGTV</w:t>
            </w:r>
            <w:r w:rsidRPr="00107CD4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2340" w:type="dxa"/>
          </w:tcPr>
          <w:p w14:paraId="2C864BE6" w14:textId="608ADB87" w:rsidR="0046611A" w:rsidRDefault="0046611A" w:rsidP="009A5D28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E5098" w:rsidDel="0046611A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</w:t>
            </w:r>
            <w:proofErr w:type="spellStart"/>
            <w:r w:rsidRPr="00930A87"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  <w:t>Aedes</w:t>
            </w:r>
            <w:proofErr w:type="spellEnd"/>
            <w:r w:rsidRPr="006E5098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sp</w: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p. mosquitoes/</w:t>
            </w:r>
          </w:p>
          <w:p w14:paraId="72DEC213" w14:textId="4A14B5DD" w:rsidR="0046611A" w:rsidRPr="006E5098" w:rsidRDefault="0046611A" w:rsidP="009A5D28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E5098">
              <w:rPr>
                <w:rFonts w:ascii="Times New Roman" w:hAnsi="Times New Roman" w:cs="Times New Roman"/>
                <w:b/>
                <w:sz w:val="24"/>
                <w:szCs w:val="24"/>
              </w:rPr>
              <w:t>DENV</w:t>
            </w:r>
            <w:r w:rsidRPr="00107CD4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2520" w:type="dxa"/>
            <w:shd w:val="clear" w:color="auto" w:fill="auto"/>
          </w:tcPr>
          <w:p w14:paraId="7E0B440E" w14:textId="1791C7BD" w:rsidR="0046611A" w:rsidRDefault="0046611A" w:rsidP="009A5D28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930A87"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  <w:t>Homo sapiens</w: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/</w:t>
            </w:r>
          </w:p>
          <w:p w14:paraId="66C8411F" w14:textId="3D27F0C4" w:rsidR="0046611A" w:rsidRPr="006E5098" w:rsidRDefault="0046611A" w:rsidP="009A5D28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E5098">
              <w:rPr>
                <w:rFonts w:ascii="Times New Roman" w:hAnsi="Times New Roman" w:cs="Times New Roman"/>
                <w:b/>
                <w:sz w:val="24"/>
                <w:szCs w:val="24"/>
              </w:rPr>
              <w:t>HCV</w: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, </w:t>
            </w:r>
            <w:r w:rsidRPr="006E5098">
              <w:rPr>
                <w:rFonts w:ascii="Times New Roman" w:hAnsi="Times New Roman" w:cs="Times New Roman"/>
                <w:b/>
                <w:sz w:val="24"/>
                <w:szCs w:val="24"/>
              </w:rPr>
              <w:t>DENV</w: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&amp; </w:t>
            </w:r>
            <w:r w:rsidRPr="006E5098">
              <w:rPr>
                <w:rFonts w:ascii="Times New Roman" w:hAnsi="Times New Roman" w:cs="Times New Roman"/>
                <w:b/>
                <w:sz w:val="24"/>
                <w:szCs w:val="24"/>
              </w:rPr>
              <w:t>JEV</w:t>
            </w:r>
            <w:r w:rsidRPr="00107CD4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>3</w:t>
            </w:r>
          </w:p>
        </w:tc>
      </w:tr>
      <w:tr w:rsidR="00AF322B" w:rsidRPr="000E268B" w14:paraId="73002C5A" w14:textId="77777777" w:rsidTr="00930A87">
        <w:tc>
          <w:tcPr>
            <w:tcW w:w="11988" w:type="dxa"/>
            <w:gridSpan w:val="4"/>
          </w:tcPr>
          <w:p w14:paraId="149D5630" w14:textId="371A80F6" w:rsidR="00B31CB9" w:rsidRPr="006E5098" w:rsidRDefault="00B31CB9" w:rsidP="009A5D28">
            <w:pPr>
              <w:spacing w:after="0" w:line="24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E5098">
              <w:rPr>
                <w:rFonts w:ascii="Times New Roman" w:hAnsi="Times New Roman" w:cs="Times New Roman"/>
                <w:b/>
                <w:sz w:val="24"/>
                <w:szCs w:val="24"/>
              </w:rPr>
              <w:t>Genetic information processing</w:t>
            </w:r>
          </w:p>
        </w:tc>
      </w:tr>
      <w:tr w:rsidR="00AF322B" w:rsidRPr="000E268B" w14:paraId="35810DDA" w14:textId="77777777" w:rsidTr="00930A87">
        <w:tc>
          <w:tcPr>
            <w:tcW w:w="4698" w:type="dxa"/>
          </w:tcPr>
          <w:p w14:paraId="68B26C62" w14:textId="77777777" w:rsidR="00B31CB9" w:rsidRPr="000E268B" w:rsidRDefault="00B31CB9" w:rsidP="009A5D2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Ribosome</w:t>
            </w:r>
          </w:p>
        </w:tc>
        <w:tc>
          <w:tcPr>
            <w:tcW w:w="2430" w:type="dxa"/>
          </w:tcPr>
          <w:p w14:paraId="1FF4D6D4" w14:textId="77777777" w:rsidR="00B31CB9" w:rsidRPr="000E268B" w:rsidRDefault="00B31CB9" w:rsidP="009A5D2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  <w:tc>
          <w:tcPr>
            <w:tcW w:w="2340" w:type="dxa"/>
          </w:tcPr>
          <w:p w14:paraId="0EE233B9" w14:textId="77777777" w:rsidR="00B31CB9" w:rsidRPr="000E268B" w:rsidRDefault="00B31CB9" w:rsidP="009A5D2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  <w:tc>
          <w:tcPr>
            <w:tcW w:w="2520" w:type="dxa"/>
          </w:tcPr>
          <w:p w14:paraId="16E6F63C" w14:textId="77777777" w:rsidR="00B31CB9" w:rsidRPr="000E268B" w:rsidRDefault="00B31CB9" w:rsidP="009A5D2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</w:tr>
      <w:tr w:rsidR="00AF322B" w:rsidRPr="000E268B" w14:paraId="750B8996" w14:textId="77777777" w:rsidTr="00930A87">
        <w:tc>
          <w:tcPr>
            <w:tcW w:w="4698" w:type="dxa"/>
          </w:tcPr>
          <w:p w14:paraId="32FD248F" w14:textId="404C5EC7" w:rsidR="00B31CB9" w:rsidRPr="000E268B" w:rsidRDefault="00B31CB9" w:rsidP="009A5D2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Protein processing in ER</w:t>
            </w:r>
            <w:r w:rsidR="0046611A" w:rsidRPr="003D12D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4</w:t>
            </w:r>
          </w:p>
        </w:tc>
        <w:tc>
          <w:tcPr>
            <w:tcW w:w="2430" w:type="dxa"/>
          </w:tcPr>
          <w:p w14:paraId="34705CEA" w14:textId="77777777" w:rsidR="00B31CB9" w:rsidRPr="000E268B" w:rsidRDefault="00B31CB9" w:rsidP="009A5D2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  <w:tc>
          <w:tcPr>
            <w:tcW w:w="2340" w:type="dxa"/>
          </w:tcPr>
          <w:p w14:paraId="55A9441D" w14:textId="77777777" w:rsidR="00B31CB9" w:rsidRPr="000E268B" w:rsidRDefault="00B31CB9" w:rsidP="009A5D2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  <w:tc>
          <w:tcPr>
            <w:tcW w:w="2520" w:type="dxa"/>
          </w:tcPr>
          <w:p w14:paraId="59A6F4D6" w14:textId="77777777" w:rsidR="00B31CB9" w:rsidRPr="000E268B" w:rsidRDefault="00B31CB9" w:rsidP="009A5D2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</w:tr>
      <w:tr w:rsidR="00AF322B" w:rsidRPr="000E268B" w14:paraId="096B05EA" w14:textId="77777777" w:rsidTr="00930A87">
        <w:tc>
          <w:tcPr>
            <w:tcW w:w="4698" w:type="dxa"/>
          </w:tcPr>
          <w:p w14:paraId="56AA2325" w14:textId="77777777" w:rsidR="00B31CB9" w:rsidRPr="000E268B" w:rsidRDefault="00B31CB9" w:rsidP="009A5D2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Spliceosome</w:t>
            </w:r>
            <w:proofErr w:type="spellEnd"/>
          </w:p>
        </w:tc>
        <w:tc>
          <w:tcPr>
            <w:tcW w:w="2430" w:type="dxa"/>
          </w:tcPr>
          <w:p w14:paraId="581332C2" w14:textId="77777777" w:rsidR="00B31CB9" w:rsidRPr="000E268B" w:rsidRDefault="00B31CB9" w:rsidP="009A5D2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  <w:tc>
          <w:tcPr>
            <w:tcW w:w="2340" w:type="dxa"/>
          </w:tcPr>
          <w:p w14:paraId="738F2107" w14:textId="77777777" w:rsidR="00B31CB9" w:rsidRPr="000E268B" w:rsidRDefault="00B31CB9" w:rsidP="009A5D2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  <w:tc>
          <w:tcPr>
            <w:tcW w:w="2520" w:type="dxa"/>
          </w:tcPr>
          <w:p w14:paraId="54F3009A" w14:textId="77777777" w:rsidR="00B31CB9" w:rsidRPr="000E268B" w:rsidRDefault="00B31CB9" w:rsidP="009A5D2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</w:tr>
      <w:tr w:rsidR="00AF322B" w:rsidRPr="000E268B" w14:paraId="5437DBF6" w14:textId="77777777" w:rsidTr="00930A87">
        <w:tc>
          <w:tcPr>
            <w:tcW w:w="4698" w:type="dxa"/>
          </w:tcPr>
          <w:p w14:paraId="69CEA00C" w14:textId="77777777" w:rsidR="00B31CB9" w:rsidRPr="000E268B" w:rsidRDefault="00B31CB9" w:rsidP="009A5D2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RNA transport</w:t>
            </w:r>
          </w:p>
        </w:tc>
        <w:tc>
          <w:tcPr>
            <w:tcW w:w="2430" w:type="dxa"/>
          </w:tcPr>
          <w:p w14:paraId="36DED57C" w14:textId="77777777" w:rsidR="00B31CB9" w:rsidRPr="000E268B" w:rsidRDefault="00B31CB9" w:rsidP="009A5D2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  <w:tc>
          <w:tcPr>
            <w:tcW w:w="2340" w:type="dxa"/>
          </w:tcPr>
          <w:p w14:paraId="1DB0C9D2" w14:textId="77777777" w:rsidR="00B31CB9" w:rsidRPr="000E268B" w:rsidRDefault="00B31CB9" w:rsidP="009A5D2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520" w:type="dxa"/>
          </w:tcPr>
          <w:p w14:paraId="223B339D" w14:textId="77777777" w:rsidR="00B31CB9" w:rsidRPr="000E268B" w:rsidRDefault="00B31CB9" w:rsidP="009A5D2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</w:tr>
      <w:tr w:rsidR="00AF322B" w:rsidRPr="000E268B" w14:paraId="42AF6509" w14:textId="77777777" w:rsidTr="00930A87">
        <w:tc>
          <w:tcPr>
            <w:tcW w:w="4698" w:type="dxa"/>
          </w:tcPr>
          <w:p w14:paraId="7DFE429B" w14:textId="77777777" w:rsidR="00B31CB9" w:rsidRPr="000E268B" w:rsidRDefault="00B31CB9" w:rsidP="009A5D2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gramStart"/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mRNA</w:t>
            </w:r>
            <w:proofErr w:type="gramEnd"/>
            <w:r w:rsidRPr="000E268B">
              <w:rPr>
                <w:rFonts w:ascii="Times New Roman" w:hAnsi="Times New Roman" w:cs="Times New Roman"/>
                <w:sz w:val="24"/>
                <w:szCs w:val="24"/>
              </w:rPr>
              <w:t xml:space="preserve"> surveillance pathway</w:t>
            </w:r>
          </w:p>
        </w:tc>
        <w:tc>
          <w:tcPr>
            <w:tcW w:w="2430" w:type="dxa"/>
          </w:tcPr>
          <w:p w14:paraId="1E4E3723" w14:textId="77777777" w:rsidR="00B31CB9" w:rsidRPr="000E268B" w:rsidRDefault="00B31CB9" w:rsidP="009A5D2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  <w:tc>
          <w:tcPr>
            <w:tcW w:w="2340" w:type="dxa"/>
          </w:tcPr>
          <w:p w14:paraId="39A5F2E3" w14:textId="77777777" w:rsidR="00B31CB9" w:rsidRPr="000E268B" w:rsidRDefault="00B31CB9" w:rsidP="009A5D2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520" w:type="dxa"/>
          </w:tcPr>
          <w:p w14:paraId="2E63B8A5" w14:textId="77777777" w:rsidR="00B31CB9" w:rsidRPr="000E268B" w:rsidRDefault="00B31CB9" w:rsidP="009A5D2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</w:tr>
      <w:tr w:rsidR="00AF322B" w:rsidRPr="000E268B" w14:paraId="02E61796" w14:textId="77777777" w:rsidTr="00930A87">
        <w:tc>
          <w:tcPr>
            <w:tcW w:w="4698" w:type="dxa"/>
          </w:tcPr>
          <w:p w14:paraId="5DC3F4F7" w14:textId="77777777" w:rsidR="00B31CB9" w:rsidRPr="000E268B" w:rsidRDefault="00B31CB9" w:rsidP="009A5D2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Proteasome</w:t>
            </w:r>
          </w:p>
        </w:tc>
        <w:tc>
          <w:tcPr>
            <w:tcW w:w="2430" w:type="dxa"/>
          </w:tcPr>
          <w:p w14:paraId="41999ABF" w14:textId="77777777" w:rsidR="00B31CB9" w:rsidRPr="000E268B" w:rsidRDefault="00B31CB9" w:rsidP="009A5D2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  <w:tc>
          <w:tcPr>
            <w:tcW w:w="2340" w:type="dxa"/>
          </w:tcPr>
          <w:p w14:paraId="3CD26442" w14:textId="77777777" w:rsidR="00B31CB9" w:rsidRPr="000E268B" w:rsidRDefault="00B31CB9" w:rsidP="009A5D2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520" w:type="dxa"/>
          </w:tcPr>
          <w:p w14:paraId="6E5D0DC4" w14:textId="77777777" w:rsidR="00B31CB9" w:rsidRPr="000E268B" w:rsidRDefault="00B31CB9" w:rsidP="009A5D2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</w:tr>
      <w:tr w:rsidR="00AF322B" w:rsidRPr="000E268B" w14:paraId="270909C0" w14:textId="77777777" w:rsidTr="00930A87">
        <w:tc>
          <w:tcPr>
            <w:tcW w:w="4698" w:type="dxa"/>
          </w:tcPr>
          <w:p w14:paraId="502380E0" w14:textId="77777777" w:rsidR="00B31CB9" w:rsidRPr="000E268B" w:rsidRDefault="00B31CB9" w:rsidP="009A5D2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RNA degradation</w:t>
            </w:r>
          </w:p>
        </w:tc>
        <w:tc>
          <w:tcPr>
            <w:tcW w:w="2430" w:type="dxa"/>
          </w:tcPr>
          <w:p w14:paraId="7D13F1BB" w14:textId="77777777" w:rsidR="00B31CB9" w:rsidRPr="000E268B" w:rsidRDefault="00B31CB9" w:rsidP="009A5D2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  <w:tc>
          <w:tcPr>
            <w:tcW w:w="2340" w:type="dxa"/>
          </w:tcPr>
          <w:p w14:paraId="012D9A68" w14:textId="77777777" w:rsidR="00B31CB9" w:rsidRPr="000E268B" w:rsidRDefault="00B31CB9" w:rsidP="009A5D2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  <w:tc>
          <w:tcPr>
            <w:tcW w:w="2520" w:type="dxa"/>
          </w:tcPr>
          <w:p w14:paraId="4D894AD7" w14:textId="77777777" w:rsidR="00B31CB9" w:rsidRPr="000E268B" w:rsidRDefault="00B31CB9" w:rsidP="009A5D2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</w:tr>
      <w:tr w:rsidR="00AF322B" w:rsidRPr="000E268B" w14:paraId="16A64947" w14:textId="77777777" w:rsidTr="00930A87">
        <w:tc>
          <w:tcPr>
            <w:tcW w:w="4698" w:type="dxa"/>
          </w:tcPr>
          <w:p w14:paraId="20C7E26B" w14:textId="77777777" w:rsidR="00B31CB9" w:rsidRPr="000E268B" w:rsidRDefault="00B31CB9" w:rsidP="009A5D2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Ubiquitin-mediated proteolysis</w:t>
            </w:r>
          </w:p>
        </w:tc>
        <w:tc>
          <w:tcPr>
            <w:tcW w:w="2430" w:type="dxa"/>
          </w:tcPr>
          <w:p w14:paraId="2F45EA47" w14:textId="77777777" w:rsidR="00B31CB9" w:rsidRPr="000E268B" w:rsidRDefault="00B31CB9" w:rsidP="009A5D2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  <w:tc>
          <w:tcPr>
            <w:tcW w:w="2340" w:type="dxa"/>
          </w:tcPr>
          <w:p w14:paraId="2839839B" w14:textId="77777777" w:rsidR="00B31CB9" w:rsidRPr="000E268B" w:rsidRDefault="00B31CB9" w:rsidP="009A5D2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520" w:type="dxa"/>
          </w:tcPr>
          <w:p w14:paraId="417A94AB" w14:textId="77777777" w:rsidR="00B31CB9" w:rsidRPr="000E268B" w:rsidRDefault="00B31CB9" w:rsidP="009A5D2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</w:tr>
      <w:tr w:rsidR="00AF322B" w:rsidRPr="000E268B" w14:paraId="324C507E" w14:textId="77777777" w:rsidTr="00930A87">
        <w:tc>
          <w:tcPr>
            <w:tcW w:w="4698" w:type="dxa"/>
          </w:tcPr>
          <w:p w14:paraId="0455E484" w14:textId="77777777" w:rsidR="00B31CB9" w:rsidRPr="000E268B" w:rsidRDefault="00B31CB9" w:rsidP="009A5D2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Base excision repair</w:t>
            </w:r>
          </w:p>
        </w:tc>
        <w:tc>
          <w:tcPr>
            <w:tcW w:w="2430" w:type="dxa"/>
          </w:tcPr>
          <w:p w14:paraId="6E2C4683" w14:textId="77777777" w:rsidR="00B31CB9" w:rsidRPr="000E268B" w:rsidRDefault="00B31CB9" w:rsidP="009A5D2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  <w:tc>
          <w:tcPr>
            <w:tcW w:w="2340" w:type="dxa"/>
          </w:tcPr>
          <w:p w14:paraId="3399F006" w14:textId="77777777" w:rsidR="00B31CB9" w:rsidRPr="000E268B" w:rsidRDefault="00B31CB9" w:rsidP="009A5D2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520" w:type="dxa"/>
          </w:tcPr>
          <w:p w14:paraId="3399E754" w14:textId="77777777" w:rsidR="00B31CB9" w:rsidRPr="000E268B" w:rsidRDefault="00B31CB9" w:rsidP="009A5D2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</w:tr>
      <w:tr w:rsidR="00AF322B" w:rsidRPr="000E268B" w14:paraId="321176D1" w14:textId="77777777" w:rsidTr="00930A87">
        <w:tc>
          <w:tcPr>
            <w:tcW w:w="4698" w:type="dxa"/>
          </w:tcPr>
          <w:p w14:paraId="34B8B67C" w14:textId="77777777" w:rsidR="00B31CB9" w:rsidRPr="000E268B" w:rsidRDefault="00B31CB9" w:rsidP="009A5D2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Protein export</w:t>
            </w:r>
          </w:p>
        </w:tc>
        <w:tc>
          <w:tcPr>
            <w:tcW w:w="2430" w:type="dxa"/>
          </w:tcPr>
          <w:p w14:paraId="2D3D7C2E" w14:textId="77777777" w:rsidR="00B31CB9" w:rsidRPr="000E268B" w:rsidRDefault="00B31CB9" w:rsidP="009A5D2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  <w:tc>
          <w:tcPr>
            <w:tcW w:w="2340" w:type="dxa"/>
          </w:tcPr>
          <w:p w14:paraId="2AD1AEFA" w14:textId="77777777" w:rsidR="00B31CB9" w:rsidRPr="000E268B" w:rsidRDefault="00B31CB9" w:rsidP="009A5D2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  <w:tc>
          <w:tcPr>
            <w:tcW w:w="2520" w:type="dxa"/>
          </w:tcPr>
          <w:p w14:paraId="4932847C" w14:textId="77777777" w:rsidR="00B31CB9" w:rsidRPr="000E268B" w:rsidRDefault="00B31CB9" w:rsidP="009A5D2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</w:tr>
      <w:tr w:rsidR="00AF322B" w:rsidRPr="000E268B" w14:paraId="4703CF05" w14:textId="77777777" w:rsidTr="00930A87">
        <w:tc>
          <w:tcPr>
            <w:tcW w:w="11988" w:type="dxa"/>
            <w:gridSpan w:val="4"/>
          </w:tcPr>
          <w:p w14:paraId="63080DBC" w14:textId="77777777" w:rsidR="00B31CB9" w:rsidRPr="006E5098" w:rsidRDefault="00B31CB9" w:rsidP="009A5D28">
            <w:pPr>
              <w:spacing w:after="0" w:line="24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E5098">
              <w:rPr>
                <w:rFonts w:ascii="Times New Roman" w:hAnsi="Times New Roman" w:cs="Times New Roman"/>
                <w:b/>
                <w:sz w:val="24"/>
                <w:szCs w:val="24"/>
              </w:rPr>
              <w:t>Metabolism</w:t>
            </w:r>
          </w:p>
        </w:tc>
      </w:tr>
      <w:tr w:rsidR="00AF322B" w:rsidRPr="000E268B" w14:paraId="0BF44E56" w14:textId="77777777" w:rsidTr="00930A87">
        <w:tc>
          <w:tcPr>
            <w:tcW w:w="4698" w:type="dxa"/>
          </w:tcPr>
          <w:p w14:paraId="7829D7F7" w14:textId="7C3CA375" w:rsidR="00B31CB9" w:rsidRPr="000E268B" w:rsidRDefault="00B31CB9" w:rsidP="009A5D2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Pyruvate metabolism</w:t>
            </w:r>
            <w:r w:rsidR="0046611A" w:rsidRPr="003D12D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5</w:t>
            </w:r>
          </w:p>
        </w:tc>
        <w:tc>
          <w:tcPr>
            <w:tcW w:w="2430" w:type="dxa"/>
          </w:tcPr>
          <w:p w14:paraId="784F272C" w14:textId="77777777" w:rsidR="00B31CB9" w:rsidRPr="000E268B" w:rsidRDefault="00B31CB9" w:rsidP="009A5D2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  <w:tc>
          <w:tcPr>
            <w:tcW w:w="2340" w:type="dxa"/>
          </w:tcPr>
          <w:p w14:paraId="0F9EBA59" w14:textId="77777777" w:rsidR="00B31CB9" w:rsidRPr="000E268B" w:rsidRDefault="00B31CB9" w:rsidP="009A5D2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  <w:tc>
          <w:tcPr>
            <w:tcW w:w="2520" w:type="dxa"/>
          </w:tcPr>
          <w:p w14:paraId="575FA972" w14:textId="77777777" w:rsidR="00B31CB9" w:rsidRPr="000E268B" w:rsidRDefault="00B31CB9" w:rsidP="009A5D2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</w:tr>
      <w:tr w:rsidR="00AF322B" w:rsidRPr="000E268B" w14:paraId="4A0D0B92" w14:textId="77777777" w:rsidTr="00930A87">
        <w:tc>
          <w:tcPr>
            <w:tcW w:w="4698" w:type="dxa"/>
          </w:tcPr>
          <w:p w14:paraId="366DFD81" w14:textId="4DE67A7D" w:rsidR="00B31CB9" w:rsidRPr="000E268B" w:rsidRDefault="00B31CB9" w:rsidP="009A5D2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Citrate cycle (TCA)</w:t>
            </w:r>
            <w:r w:rsidR="0046611A" w:rsidRPr="003D12D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 xml:space="preserve"> 4</w:t>
            </w:r>
          </w:p>
        </w:tc>
        <w:tc>
          <w:tcPr>
            <w:tcW w:w="2430" w:type="dxa"/>
          </w:tcPr>
          <w:p w14:paraId="34A3038C" w14:textId="77777777" w:rsidR="00B31CB9" w:rsidRPr="000E268B" w:rsidRDefault="00B31CB9" w:rsidP="009A5D2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  <w:tc>
          <w:tcPr>
            <w:tcW w:w="2340" w:type="dxa"/>
          </w:tcPr>
          <w:p w14:paraId="6CCBE8D9" w14:textId="77777777" w:rsidR="00B31CB9" w:rsidRPr="000E268B" w:rsidRDefault="00B31CB9" w:rsidP="009A5D2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  <w:tc>
          <w:tcPr>
            <w:tcW w:w="2520" w:type="dxa"/>
          </w:tcPr>
          <w:p w14:paraId="65B0C89D" w14:textId="77777777" w:rsidR="00B31CB9" w:rsidRPr="000E268B" w:rsidRDefault="00B31CB9" w:rsidP="009A5D2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</w:tr>
      <w:tr w:rsidR="00AF322B" w:rsidRPr="000E268B" w14:paraId="02D97EE8" w14:textId="77777777" w:rsidTr="00930A87">
        <w:tc>
          <w:tcPr>
            <w:tcW w:w="4698" w:type="dxa"/>
          </w:tcPr>
          <w:p w14:paraId="7181C663" w14:textId="7FC63C1F" w:rsidR="00B31CB9" w:rsidRPr="000E268B" w:rsidRDefault="00B31CB9" w:rsidP="009A5D2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Glyoxylate</w:t>
            </w:r>
            <w:proofErr w:type="spellEnd"/>
            <w:r w:rsidRPr="000E268B">
              <w:rPr>
                <w:rFonts w:ascii="Times New Roman" w:hAnsi="Times New Roman" w:cs="Times New Roman"/>
                <w:sz w:val="24"/>
                <w:szCs w:val="24"/>
              </w:rPr>
              <w:t xml:space="preserve"> &amp; </w:t>
            </w:r>
            <w:proofErr w:type="spellStart"/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dicarboxylate</w:t>
            </w:r>
            <w:proofErr w:type="spellEnd"/>
            <w:r w:rsidRPr="000E268B">
              <w:rPr>
                <w:rFonts w:ascii="Times New Roman" w:hAnsi="Times New Roman" w:cs="Times New Roman"/>
                <w:sz w:val="24"/>
                <w:szCs w:val="24"/>
              </w:rPr>
              <w:t xml:space="preserve"> metabolism</w:t>
            </w:r>
            <w:r w:rsidR="0046611A" w:rsidRPr="003D12D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4</w:t>
            </w:r>
            <w:proofErr w:type="gramStart"/>
            <w:r w:rsidR="0046611A"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="0046611A" w:rsidRPr="003D12D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5</w:t>
            </w:r>
            <w:proofErr w:type="gramEnd"/>
          </w:p>
        </w:tc>
        <w:tc>
          <w:tcPr>
            <w:tcW w:w="2430" w:type="dxa"/>
          </w:tcPr>
          <w:p w14:paraId="1AA4C8D1" w14:textId="77777777" w:rsidR="00B31CB9" w:rsidRPr="000E268B" w:rsidRDefault="00B31CB9" w:rsidP="009A5D2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  <w:tc>
          <w:tcPr>
            <w:tcW w:w="2340" w:type="dxa"/>
          </w:tcPr>
          <w:p w14:paraId="3EB8AF5A" w14:textId="77777777" w:rsidR="00B31CB9" w:rsidRPr="000E268B" w:rsidRDefault="00B31CB9" w:rsidP="009A5D2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  <w:tc>
          <w:tcPr>
            <w:tcW w:w="2520" w:type="dxa"/>
          </w:tcPr>
          <w:p w14:paraId="4E2BD6BA" w14:textId="77777777" w:rsidR="00B31CB9" w:rsidRPr="000E268B" w:rsidRDefault="00B31CB9" w:rsidP="009A5D2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</w:tr>
      <w:tr w:rsidR="00AF322B" w:rsidRPr="000E268B" w14:paraId="0D21BC71" w14:textId="77777777" w:rsidTr="00930A87">
        <w:tc>
          <w:tcPr>
            <w:tcW w:w="4698" w:type="dxa"/>
          </w:tcPr>
          <w:p w14:paraId="6CE63BE2" w14:textId="77777777" w:rsidR="00B31CB9" w:rsidRPr="000E268B" w:rsidRDefault="00B31CB9" w:rsidP="009A5D2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Oxidative phosphorylation</w:t>
            </w:r>
          </w:p>
        </w:tc>
        <w:tc>
          <w:tcPr>
            <w:tcW w:w="2430" w:type="dxa"/>
          </w:tcPr>
          <w:p w14:paraId="57943062" w14:textId="77777777" w:rsidR="00B31CB9" w:rsidRPr="000E268B" w:rsidRDefault="00B31CB9" w:rsidP="009A5D2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  <w:tc>
          <w:tcPr>
            <w:tcW w:w="2340" w:type="dxa"/>
          </w:tcPr>
          <w:p w14:paraId="6B1103EE" w14:textId="77777777" w:rsidR="00B31CB9" w:rsidRPr="000E268B" w:rsidRDefault="00B31CB9" w:rsidP="009A5D2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  <w:tc>
          <w:tcPr>
            <w:tcW w:w="2520" w:type="dxa"/>
          </w:tcPr>
          <w:p w14:paraId="06D0A39F" w14:textId="77777777" w:rsidR="00B31CB9" w:rsidRPr="000E268B" w:rsidRDefault="00B31CB9" w:rsidP="009A5D2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</w:tr>
      <w:tr w:rsidR="00AF322B" w:rsidRPr="000E268B" w14:paraId="4E2D99B9" w14:textId="77777777" w:rsidTr="00930A87">
        <w:tc>
          <w:tcPr>
            <w:tcW w:w="4698" w:type="dxa"/>
          </w:tcPr>
          <w:p w14:paraId="6246FEEF" w14:textId="013E653D" w:rsidR="00B31CB9" w:rsidRPr="000E268B" w:rsidRDefault="00B31CB9" w:rsidP="009A5D2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Valine</w:t>
            </w:r>
            <w:proofErr w:type="spellEnd"/>
            <w:r w:rsidRPr="000E268B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leucine</w:t>
            </w:r>
            <w:proofErr w:type="spellEnd"/>
            <w:r w:rsidRPr="000E268B">
              <w:rPr>
                <w:rFonts w:ascii="Times New Roman" w:hAnsi="Times New Roman" w:cs="Times New Roman"/>
                <w:sz w:val="24"/>
                <w:szCs w:val="24"/>
              </w:rPr>
              <w:t xml:space="preserve"> &amp; isoleucine degradation</w:t>
            </w:r>
            <w:r w:rsidR="0046611A" w:rsidRPr="003D12D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4</w:t>
            </w:r>
            <w:proofErr w:type="gramStart"/>
            <w:r w:rsidR="0046611A"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="0046611A" w:rsidRPr="003D12D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5</w:t>
            </w:r>
            <w:proofErr w:type="gramEnd"/>
          </w:p>
        </w:tc>
        <w:tc>
          <w:tcPr>
            <w:tcW w:w="2430" w:type="dxa"/>
          </w:tcPr>
          <w:p w14:paraId="58AF0664" w14:textId="77777777" w:rsidR="00B31CB9" w:rsidRPr="000E268B" w:rsidRDefault="00B31CB9" w:rsidP="009A5D2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  <w:tc>
          <w:tcPr>
            <w:tcW w:w="2340" w:type="dxa"/>
          </w:tcPr>
          <w:p w14:paraId="4D9515ED" w14:textId="77777777" w:rsidR="00B31CB9" w:rsidRPr="000E268B" w:rsidRDefault="00B31CB9" w:rsidP="009A5D2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  <w:tc>
          <w:tcPr>
            <w:tcW w:w="2520" w:type="dxa"/>
          </w:tcPr>
          <w:p w14:paraId="6B76F8A4" w14:textId="77777777" w:rsidR="00B31CB9" w:rsidRPr="000E268B" w:rsidRDefault="00B31CB9" w:rsidP="009A5D2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</w:tr>
      <w:tr w:rsidR="00AF322B" w:rsidRPr="000E268B" w14:paraId="36B78F73" w14:textId="77777777" w:rsidTr="00930A87">
        <w:tc>
          <w:tcPr>
            <w:tcW w:w="4698" w:type="dxa"/>
          </w:tcPr>
          <w:p w14:paraId="466F28A5" w14:textId="151F6BCE" w:rsidR="00B31CB9" w:rsidRPr="000E268B" w:rsidRDefault="00B31CB9" w:rsidP="009A5D2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Propanoate</w:t>
            </w:r>
            <w:proofErr w:type="spellEnd"/>
            <w:r w:rsidRPr="000E268B">
              <w:rPr>
                <w:rFonts w:ascii="Times New Roman" w:hAnsi="Times New Roman" w:cs="Times New Roman"/>
                <w:sz w:val="24"/>
                <w:szCs w:val="24"/>
              </w:rPr>
              <w:t xml:space="preserve"> metabolism</w:t>
            </w:r>
            <w:r w:rsidR="0046611A" w:rsidRPr="003D12D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4</w:t>
            </w:r>
            <w:proofErr w:type="gramStart"/>
            <w:r w:rsidR="0046611A"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="0046611A" w:rsidRPr="003D12D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5</w:t>
            </w:r>
            <w:proofErr w:type="gramEnd"/>
          </w:p>
        </w:tc>
        <w:tc>
          <w:tcPr>
            <w:tcW w:w="2430" w:type="dxa"/>
          </w:tcPr>
          <w:p w14:paraId="317724FF" w14:textId="77777777" w:rsidR="00B31CB9" w:rsidRPr="000E268B" w:rsidRDefault="00B31CB9" w:rsidP="009A5D2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  <w:tc>
          <w:tcPr>
            <w:tcW w:w="2340" w:type="dxa"/>
          </w:tcPr>
          <w:p w14:paraId="42D3296C" w14:textId="77777777" w:rsidR="00B31CB9" w:rsidRPr="000E268B" w:rsidRDefault="00B31CB9" w:rsidP="009A5D2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  <w:tc>
          <w:tcPr>
            <w:tcW w:w="2520" w:type="dxa"/>
          </w:tcPr>
          <w:p w14:paraId="39E8E575" w14:textId="77777777" w:rsidR="00B31CB9" w:rsidRPr="000E268B" w:rsidRDefault="00B31CB9" w:rsidP="009A5D2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</w:tr>
      <w:tr w:rsidR="00AF322B" w:rsidRPr="000E268B" w14:paraId="1E8E6657" w14:textId="77777777" w:rsidTr="00930A87">
        <w:tc>
          <w:tcPr>
            <w:tcW w:w="4698" w:type="dxa"/>
          </w:tcPr>
          <w:p w14:paraId="3B06EF5E" w14:textId="77777777" w:rsidR="00B31CB9" w:rsidRPr="000E268B" w:rsidRDefault="00B31CB9" w:rsidP="009A5D2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Glutathione metabolism</w:t>
            </w:r>
          </w:p>
        </w:tc>
        <w:tc>
          <w:tcPr>
            <w:tcW w:w="2430" w:type="dxa"/>
          </w:tcPr>
          <w:p w14:paraId="1419B2A8" w14:textId="77777777" w:rsidR="00B31CB9" w:rsidRPr="000E268B" w:rsidRDefault="00B31CB9" w:rsidP="009A5D2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  <w:tc>
          <w:tcPr>
            <w:tcW w:w="2340" w:type="dxa"/>
          </w:tcPr>
          <w:p w14:paraId="38E791C7" w14:textId="77777777" w:rsidR="00B31CB9" w:rsidRPr="000E268B" w:rsidRDefault="00B31CB9" w:rsidP="009A5D2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  <w:tc>
          <w:tcPr>
            <w:tcW w:w="2520" w:type="dxa"/>
          </w:tcPr>
          <w:p w14:paraId="26D0425B" w14:textId="77777777" w:rsidR="00B31CB9" w:rsidRPr="000E268B" w:rsidRDefault="00B31CB9" w:rsidP="009A5D2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</w:tr>
      <w:tr w:rsidR="00AF322B" w:rsidRPr="000E268B" w14:paraId="7C9D449C" w14:textId="77777777" w:rsidTr="00930A87">
        <w:tc>
          <w:tcPr>
            <w:tcW w:w="4698" w:type="dxa"/>
          </w:tcPr>
          <w:p w14:paraId="57F8E3CE" w14:textId="77777777" w:rsidR="00B31CB9" w:rsidRPr="000E268B" w:rsidRDefault="00B31CB9" w:rsidP="009A5D2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N-Glycan biosynthesis</w:t>
            </w:r>
          </w:p>
        </w:tc>
        <w:tc>
          <w:tcPr>
            <w:tcW w:w="2430" w:type="dxa"/>
          </w:tcPr>
          <w:p w14:paraId="02484BA1" w14:textId="77777777" w:rsidR="00B31CB9" w:rsidRPr="000E268B" w:rsidRDefault="00B31CB9" w:rsidP="009A5D2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  <w:tc>
          <w:tcPr>
            <w:tcW w:w="2340" w:type="dxa"/>
          </w:tcPr>
          <w:p w14:paraId="2A8A0148" w14:textId="77777777" w:rsidR="00B31CB9" w:rsidRPr="000E268B" w:rsidRDefault="00B31CB9" w:rsidP="009A5D2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520" w:type="dxa"/>
          </w:tcPr>
          <w:p w14:paraId="0B5FFDEE" w14:textId="77777777" w:rsidR="00B31CB9" w:rsidRPr="000E268B" w:rsidRDefault="00B31CB9" w:rsidP="009A5D2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</w:tr>
      <w:tr w:rsidR="00AF322B" w:rsidRPr="000E268B" w14:paraId="2119175F" w14:textId="77777777" w:rsidTr="00930A87">
        <w:tc>
          <w:tcPr>
            <w:tcW w:w="4698" w:type="dxa"/>
          </w:tcPr>
          <w:p w14:paraId="385E1ADF" w14:textId="77777777" w:rsidR="00B31CB9" w:rsidRPr="000E268B" w:rsidRDefault="00B31CB9" w:rsidP="009A5D2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Aminoacyl-tRNA</w:t>
            </w:r>
            <w:proofErr w:type="spellEnd"/>
            <w:r w:rsidRPr="000E268B">
              <w:rPr>
                <w:rFonts w:ascii="Times New Roman" w:hAnsi="Times New Roman" w:cs="Times New Roman"/>
                <w:sz w:val="24"/>
                <w:szCs w:val="24"/>
              </w:rPr>
              <w:t xml:space="preserve"> biosynthesis</w:t>
            </w:r>
          </w:p>
        </w:tc>
        <w:tc>
          <w:tcPr>
            <w:tcW w:w="2430" w:type="dxa"/>
          </w:tcPr>
          <w:p w14:paraId="0D399CC7" w14:textId="77777777" w:rsidR="00B31CB9" w:rsidRPr="000E268B" w:rsidRDefault="00B31CB9" w:rsidP="009A5D2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  <w:tc>
          <w:tcPr>
            <w:tcW w:w="2340" w:type="dxa"/>
          </w:tcPr>
          <w:p w14:paraId="764047DF" w14:textId="77777777" w:rsidR="00B31CB9" w:rsidRPr="000E268B" w:rsidRDefault="00B31CB9" w:rsidP="009A5D2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520" w:type="dxa"/>
          </w:tcPr>
          <w:p w14:paraId="1B121E17" w14:textId="77777777" w:rsidR="00B31CB9" w:rsidRPr="000E268B" w:rsidRDefault="00B31CB9" w:rsidP="009A5D2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</w:tr>
      <w:tr w:rsidR="00AF322B" w:rsidRPr="000E268B" w14:paraId="138694CA" w14:textId="77777777" w:rsidTr="00930A87">
        <w:tc>
          <w:tcPr>
            <w:tcW w:w="4698" w:type="dxa"/>
          </w:tcPr>
          <w:p w14:paraId="5AA26822" w14:textId="3D57C7B9" w:rsidR="00B31CB9" w:rsidRPr="000E268B" w:rsidRDefault="00B31CB9" w:rsidP="009A5D2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Lysine degradation</w:t>
            </w:r>
            <w:r w:rsidR="0046611A" w:rsidRPr="003D12D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5</w:t>
            </w:r>
          </w:p>
        </w:tc>
        <w:tc>
          <w:tcPr>
            <w:tcW w:w="2430" w:type="dxa"/>
          </w:tcPr>
          <w:p w14:paraId="2381CB47" w14:textId="77777777" w:rsidR="00B31CB9" w:rsidRPr="000E268B" w:rsidRDefault="00B31CB9" w:rsidP="009A5D2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  <w:tc>
          <w:tcPr>
            <w:tcW w:w="2340" w:type="dxa"/>
          </w:tcPr>
          <w:p w14:paraId="45601DFC" w14:textId="77777777" w:rsidR="00B31CB9" w:rsidRPr="000E268B" w:rsidRDefault="00B31CB9" w:rsidP="009A5D2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  <w:tc>
          <w:tcPr>
            <w:tcW w:w="2520" w:type="dxa"/>
          </w:tcPr>
          <w:p w14:paraId="136B396C" w14:textId="77777777" w:rsidR="00B31CB9" w:rsidRPr="000E268B" w:rsidRDefault="00B31CB9" w:rsidP="009A5D2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</w:tr>
      <w:tr w:rsidR="00AF322B" w:rsidRPr="000E268B" w14:paraId="1482BF18" w14:textId="77777777" w:rsidTr="00930A87">
        <w:tc>
          <w:tcPr>
            <w:tcW w:w="4698" w:type="dxa"/>
          </w:tcPr>
          <w:p w14:paraId="2D06D7D6" w14:textId="77777777" w:rsidR="00B31CB9" w:rsidRPr="000E268B" w:rsidRDefault="00B31CB9" w:rsidP="009A5D2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Purine metabolism</w:t>
            </w:r>
          </w:p>
        </w:tc>
        <w:tc>
          <w:tcPr>
            <w:tcW w:w="2430" w:type="dxa"/>
          </w:tcPr>
          <w:p w14:paraId="7A92E708" w14:textId="77777777" w:rsidR="00B31CB9" w:rsidRPr="000E268B" w:rsidRDefault="00B31CB9" w:rsidP="009A5D2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  <w:tc>
          <w:tcPr>
            <w:tcW w:w="2340" w:type="dxa"/>
          </w:tcPr>
          <w:p w14:paraId="70B62A3F" w14:textId="77777777" w:rsidR="00B31CB9" w:rsidRPr="000E268B" w:rsidRDefault="00B31CB9" w:rsidP="009A5D2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  <w:tc>
          <w:tcPr>
            <w:tcW w:w="2520" w:type="dxa"/>
          </w:tcPr>
          <w:p w14:paraId="177F94F8" w14:textId="77777777" w:rsidR="00B31CB9" w:rsidRPr="000E268B" w:rsidRDefault="00B31CB9" w:rsidP="009A5D2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</w:tr>
      <w:tr w:rsidR="00AF322B" w:rsidRPr="000E268B" w14:paraId="07DB0412" w14:textId="77777777" w:rsidTr="00930A87">
        <w:tc>
          <w:tcPr>
            <w:tcW w:w="4698" w:type="dxa"/>
          </w:tcPr>
          <w:p w14:paraId="76E9BCC1" w14:textId="1062234C" w:rsidR="00B31CB9" w:rsidRPr="000E268B" w:rsidRDefault="00B31CB9" w:rsidP="009A5D2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Pyrimidine metabolism</w:t>
            </w:r>
            <w:r w:rsidR="0046611A" w:rsidRPr="003D12D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4</w:t>
            </w:r>
          </w:p>
        </w:tc>
        <w:tc>
          <w:tcPr>
            <w:tcW w:w="2430" w:type="dxa"/>
          </w:tcPr>
          <w:p w14:paraId="7FFB2B6D" w14:textId="77777777" w:rsidR="00B31CB9" w:rsidRPr="000E268B" w:rsidRDefault="00B31CB9" w:rsidP="009A5D2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  <w:tc>
          <w:tcPr>
            <w:tcW w:w="2340" w:type="dxa"/>
          </w:tcPr>
          <w:p w14:paraId="61BDE36A" w14:textId="77777777" w:rsidR="00B31CB9" w:rsidRPr="000E268B" w:rsidRDefault="00B31CB9" w:rsidP="009A5D2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  <w:tc>
          <w:tcPr>
            <w:tcW w:w="2520" w:type="dxa"/>
          </w:tcPr>
          <w:p w14:paraId="4CCA4C39" w14:textId="77777777" w:rsidR="00B31CB9" w:rsidRPr="000E268B" w:rsidRDefault="00B31CB9" w:rsidP="009A5D2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</w:tr>
      <w:tr w:rsidR="00AF322B" w:rsidRPr="000E268B" w14:paraId="2D708F38" w14:textId="77777777" w:rsidTr="00930A87">
        <w:tc>
          <w:tcPr>
            <w:tcW w:w="4698" w:type="dxa"/>
          </w:tcPr>
          <w:p w14:paraId="7837E673" w14:textId="77777777" w:rsidR="00B31CB9" w:rsidRPr="000E268B" w:rsidRDefault="00B31CB9" w:rsidP="009A5D2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Fructose and mannose metabolism</w:t>
            </w:r>
          </w:p>
        </w:tc>
        <w:tc>
          <w:tcPr>
            <w:tcW w:w="2430" w:type="dxa"/>
          </w:tcPr>
          <w:p w14:paraId="1390C7A9" w14:textId="77777777" w:rsidR="00B31CB9" w:rsidRPr="000E268B" w:rsidRDefault="00B31CB9" w:rsidP="009A5D2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  <w:tc>
          <w:tcPr>
            <w:tcW w:w="2340" w:type="dxa"/>
          </w:tcPr>
          <w:p w14:paraId="344857DE" w14:textId="77777777" w:rsidR="00B31CB9" w:rsidRPr="000E268B" w:rsidRDefault="00B31CB9" w:rsidP="009A5D2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  <w:tc>
          <w:tcPr>
            <w:tcW w:w="2520" w:type="dxa"/>
          </w:tcPr>
          <w:p w14:paraId="565F9F56" w14:textId="77777777" w:rsidR="00B31CB9" w:rsidRPr="000E268B" w:rsidRDefault="00B31CB9" w:rsidP="009A5D2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</w:tr>
      <w:tr w:rsidR="00AF322B" w:rsidRPr="000E268B" w14:paraId="1088BF8D" w14:textId="77777777" w:rsidTr="00930A87">
        <w:tc>
          <w:tcPr>
            <w:tcW w:w="4698" w:type="dxa"/>
          </w:tcPr>
          <w:p w14:paraId="52331D2D" w14:textId="1FF0C219" w:rsidR="00B31CB9" w:rsidRPr="000E268B" w:rsidRDefault="00B31CB9" w:rsidP="009A5D2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Alanine, aspartate and glutamate metabolism</w:t>
            </w:r>
            <w:r w:rsidR="0046611A" w:rsidRPr="003D12D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4</w:t>
            </w:r>
          </w:p>
        </w:tc>
        <w:tc>
          <w:tcPr>
            <w:tcW w:w="2430" w:type="dxa"/>
          </w:tcPr>
          <w:p w14:paraId="0DF32C48" w14:textId="77777777" w:rsidR="00B31CB9" w:rsidRPr="000E268B" w:rsidRDefault="00B31CB9" w:rsidP="009A5D2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  <w:tc>
          <w:tcPr>
            <w:tcW w:w="2340" w:type="dxa"/>
          </w:tcPr>
          <w:p w14:paraId="44F66CF8" w14:textId="77777777" w:rsidR="00B31CB9" w:rsidRPr="000E268B" w:rsidRDefault="00B31CB9" w:rsidP="009A5D2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  <w:tc>
          <w:tcPr>
            <w:tcW w:w="2520" w:type="dxa"/>
          </w:tcPr>
          <w:p w14:paraId="3CBF4361" w14:textId="77777777" w:rsidR="00B31CB9" w:rsidRPr="000E268B" w:rsidRDefault="00B31CB9" w:rsidP="009A5D2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</w:tr>
      <w:tr w:rsidR="00AF322B" w:rsidRPr="000E268B" w14:paraId="475ADD90" w14:textId="77777777" w:rsidTr="00930A87">
        <w:tc>
          <w:tcPr>
            <w:tcW w:w="4698" w:type="dxa"/>
          </w:tcPr>
          <w:p w14:paraId="6929397F" w14:textId="77777777" w:rsidR="00B31CB9" w:rsidRPr="000E268B" w:rsidRDefault="00B31CB9" w:rsidP="009A5D2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0E268B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D-Glutamine and D-glutamate metabolism</w:t>
            </w:r>
          </w:p>
        </w:tc>
        <w:tc>
          <w:tcPr>
            <w:tcW w:w="2430" w:type="dxa"/>
          </w:tcPr>
          <w:p w14:paraId="6D8F9C98" w14:textId="77777777" w:rsidR="00B31CB9" w:rsidRPr="000E268B" w:rsidRDefault="00B31CB9" w:rsidP="009A5D2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  <w:tc>
          <w:tcPr>
            <w:tcW w:w="2340" w:type="dxa"/>
          </w:tcPr>
          <w:p w14:paraId="39775CCB" w14:textId="77777777" w:rsidR="00B31CB9" w:rsidRPr="000E268B" w:rsidRDefault="00B31CB9" w:rsidP="009A5D2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520" w:type="dxa"/>
          </w:tcPr>
          <w:p w14:paraId="332FAF0A" w14:textId="77777777" w:rsidR="00B31CB9" w:rsidRPr="000E268B" w:rsidRDefault="00B31CB9" w:rsidP="009A5D2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</w:tr>
      <w:tr w:rsidR="00AF322B" w:rsidRPr="000E268B" w14:paraId="0F583CA4" w14:textId="77777777" w:rsidTr="00930A87">
        <w:tc>
          <w:tcPr>
            <w:tcW w:w="11988" w:type="dxa"/>
            <w:gridSpan w:val="4"/>
          </w:tcPr>
          <w:p w14:paraId="03F2A95E" w14:textId="77777777" w:rsidR="00B31CB9" w:rsidRPr="006E5098" w:rsidRDefault="00B31CB9" w:rsidP="009A5D28">
            <w:pPr>
              <w:spacing w:after="0" w:line="24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E5098">
              <w:rPr>
                <w:rFonts w:ascii="Times New Roman" w:hAnsi="Times New Roman" w:cs="Times New Roman"/>
                <w:b/>
                <w:sz w:val="24"/>
                <w:szCs w:val="24"/>
              </w:rPr>
              <w:t>Cellular processes</w:t>
            </w:r>
          </w:p>
        </w:tc>
      </w:tr>
      <w:tr w:rsidR="00AF322B" w:rsidRPr="000E268B" w14:paraId="07B25E82" w14:textId="77777777" w:rsidTr="00930A87">
        <w:tc>
          <w:tcPr>
            <w:tcW w:w="4698" w:type="dxa"/>
          </w:tcPr>
          <w:p w14:paraId="471B099D" w14:textId="77777777" w:rsidR="00B31CB9" w:rsidRPr="000E268B" w:rsidRDefault="00B31CB9" w:rsidP="009A5D2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Phagosome</w:t>
            </w:r>
            <w:proofErr w:type="spellEnd"/>
          </w:p>
        </w:tc>
        <w:tc>
          <w:tcPr>
            <w:tcW w:w="2430" w:type="dxa"/>
          </w:tcPr>
          <w:p w14:paraId="734CA20D" w14:textId="77777777" w:rsidR="00B31CB9" w:rsidRPr="000E268B" w:rsidRDefault="00B31CB9" w:rsidP="009A5D2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  <w:tc>
          <w:tcPr>
            <w:tcW w:w="2340" w:type="dxa"/>
          </w:tcPr>
          <w:p w14:paraId="5DF1BAA4" w14:textId="77777777" w:rsidR="00B31CB9" w:rsidRPr="000E268B" w:rsidRDefault="00B31CB9" w:rsidP="009A5D2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  <w:tc>
          <w:tcPr>
            <w:tcW w:w="2520" w:type="dxa"/>
          </w:tcPr>
          <w:p w14:paraId="1D921167" w14:textId="77777777" w:rsidR="00B31CB9" w:rsidRPr="000E268B" w:rsidRDefault="00B31CB9" w:rsidP="009A5D2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</w:tr>
      <w:tr w:rsidR="00AF322B" w:rsidRPr="000E268B" w14:paraId="08A70EC5" w14:textId="77777777" w:rsidTr="00930A87">
        <w:tc>
          <w:tcPr>
            <w:tcW w:w="4698" w:type="dxa"/>
          </w:tcPr>
          <w:p w14:paraId="60E05CA5" w14:textId="77777777" w:rsidR="00B31CB9" w:rsidRPr="000E268B" w:rsidRDefault="00B31CB9" w:rsidP="009A5D2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Lysosome</w:t>
            </w:r>
          </w:p>
        </w:tc>
        <w:tc>
          <w:tcPr>
            <w:tcW w:w="2430" w:type="dxa"/>
          </w:tcPr>
          <w:p w14:paraId="1A4F015B" w14:textId="77777777" w:rsidR="00B31CB9" w:rsidRPr="000E268B" w:rsidRDefault="00B31CB9" w:rsidP="009A5D2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  <w:tc>
          <w:tcPr>
            <w:tcW w:w="2340" w:type="dxa"/>
          </w:tcPr>
          <w:p w14:paraId="63F3CA9C" w14:textId="77777777" w:rsidR="00B31CB9" w:rsidRPr="000E268B" w:rsidRDefault="00B31CB9" w:rsidP="009A5D2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520" w:type="dxa"/>
          </w:tcPr>
          <w:p w14:paraId="1AB0B89D" w14:textId="77777777" w:rsidR="00B31CB9" w:rsidRPr="000E268B" w:rsidRDefault="00B31CB9" w:rsidP="009A5D2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</w:tr>
      <w:tr w:rsidR="00AF322B" w:rsidRPr="000E268B" w14:paraId="45B13AF6" w14:textId="77777777" w:rsidTr="00930A87">
        <w:tc>
          <w:tcPr>
            <w:tcW w:w="4698" w:type="dxa"/>
          </w:tcPr>
          <w:p w14:paraId="0BEE43BB" w14:textId="77777777" w:rsidR="00B31CB9" w:rsidRPr="000E268B" w:rsidRDefault="00B31CB9" w:rsidP="009A5D2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Peroxisome</w:t>
            </w:r>
          </w:p>
        </w:tc>
        <w:tc>
          <w:tcPr>
            <w:tcW w:w="2430" w:type="dxa"/>
          </w:tcPr>
          <w:p w14:paraId="4EA91E32" w14:textId="77777777" w:rsidR="00B31CB9" w:rsidRPr="000E268B" w:rsidRDefault="00B31CB9" w:rsidP="009A5D2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  <w:tc>
          <w:tcPr>
            <w:tcW w:w="2340" w:type="dxa"/>
          </w:tcPr>
          <w:p w14:paraId="48F84605" w14:textId="77777777" w:rsidR="00B31CB9" w:rsidRPr="000E268B" w:rsidRDefault="00B31CB9" w:rsidP="009A5D2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  <w:tc>
          <w:tcPr>
            <w:tcW w:w="2520" w:type="dxa"/>
          </w:tcPr>
          <w:p w14:paraId="77A31032" w14:textId="77777777" w:rsidR="00B31CB9" w:rsidRPr="000E268B" w:rsidRDefault="00B31CB9" w:rsidP="009A5D2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</w:tr>
      <w:tr w:rsidR="00AF322B" w:rsidRPr="000E268B" w14:paraId="31CB58FF" w14:textId="77777777" w:rsidTr="00930A87">
        <w:tc>
          <w:tcPr>
            <w:tcW w:w="11988" w:type="dxa"/>
            <w:gridSpan w:val="4"/>
          </w:tcPr>
          <w:p w14:paraId="3B2FBF51" w14:textId="77777777" w:rsidR="00B31CB9" w:rsidRPr="006E5098" w:rsidRDefault="00B31CB9" w:rsidP="009A5D28">
            <w:pPr>
              <w:spacing w:after="0" w:line="24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E5098">
              <w:rPr>
                <w:rFonts w:ascii="Times New Roman" w:hAnsi="Times New Roman" w:cs="Times New Roman"/>
                <w:b/>
                <w:sz w:val="24"/>
                <w:szCs w:val="24"/>
              </w:rPr>
              <w:t>Environmental information processing</w:t>
            </w:r>
          </w:p>
        </w:tc>
      </w:tr>
      <w:tr w:rsidR="00AF322B" w:rsidRPr="000E268B" w14:paraId="14D189FB" w14:textId="77777777" w:rsidTr="00930A87">
        <w:tc>
          <w:tcPr>
            <w:tcW w:w="4698" w:type="dxa"/>
          </w:tcPr>
          <w:p w14:paraId="61220EEB" w14:textId="77777777" w:rsidR="00B31CB9" w:rsidRPr="000E268B" w:rsidRDefault="00B31CB9" w:rsidP="009A5D2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proofErr w:type="gramStart"/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mTOR</w:t>
            </w:r>
            <w:proofErr w:type="spellEnd"/>
            <w:proofErr w:type="gramEnd"/>
            <w:r w:rsidRPr="000E268B">
              <w:rPr>
                <w:rFonts w:ascii="Times New Roman" w:hAnsi="Times New Roman" w:cs="Times New Roman"/>
                <w:sz w:val="24"/>
                <w:szCs w:val="24"/>
              </w:rPr>
              <w:t xml:space="preserve"> signaling pathway</w:t>
            </w:r>
          </w:p>
        </w:tc>
        <w:tc>
          <w:tcPr>
            <w:tcW w:w="2430" w:type="dxa"/>
          </w:tcPr>
          <w:p w14:paraId="72A336DE" w14:textId="77777777" w:rsidR="00B31CB9" w:rsidRPr="000E268B" w:rsidRDefault="00B31CB9" w:rsidP="009A5D2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  <w:tc>
          <w:tcPr>
            <w:tcW w:w="2340" w:type="dxa"/>
          </w:tcPr>
          <w:p w14:paraId="7A7CD942" w14:textId="77777777" w:rsidR="00B31CB9" w:rsidRPr="000E268B" w:rsidRDefault="00B31CB9" w:rsidP="009A5D2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  <w:tc>
          <w:tcPr>
            <w:tcW w:w="2520" w:type="dxa"/>
          </w:tcPr>
          <w:p w14:paraId="22A7A77F" w14:textId="77777777" w:rsidR="00B31CB9" w:rsidRPr="000E268B" w:rsidRDefault="00B31CB9" w:rsidP="009A5D2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</w:tr>
      <w:tr w:rsidR="00AF322B" w:rsidRPr="006E5098" w14:paraId="38F6438A" w14:textId="77777777" w:rsidTr="00930A87">
        <w:tc>
          <w:tcPr>
            <w:tcW w:w="11988" w:type="dxa"/>
            <w:gridSpan w:val="4"/>
          </w:tcPr>
          <w:p w14:paraId="45A729AA" w14:textId="77777777" w:rsidR="00B31CB9" w:rsidRPr="006E5098" w:rsidRDefault="00B31CB9" w:rsidP="009A5D28">
            <w:pPr>
              <w:spacing w:after="0" w:line="24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E5098">
              <w:rPr>
                <w:rFonts w:ascii="Times New Roman" w:hAnsi="Times New Roman" w:cs="Times New Roman"/>
                <w:b/>
                <w:sz w:val="24"/>
                <w:szCs w:val="24"/>
              </w:rPr>
              <w:t>Organismal systems</w:t>
            </w:r>
          </w:p>
        </w:tc>
      </w:tr>
      <w:tr w:rsidR="00AF322B" w:rsidRPr="000E268B" w14:paraId="06349EBD" w14:textId="77777777" w:rsidTr="00930A87">
        <w:tc>
          <w:tcPr>
            <w:tcW w:w="4698" w:type="dxa"/>
          </w:tcPr>
          <w:p w14:paraId="5A89C45F" w14:textId="77777777" w:rsidR="00B31CB9" w:rsidRPr="000E268B" w:rsidRDefault="00B31CB9" w:rsidP="009A5D2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Dorso</w:t>
            </w:r>
            <w:proofErr w:type="spellEnd"/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-ventral axis formation</w:t>
            </w:r>
          </w:p>
        </w:tc>
        <w:tc>
          <w:tcPr>
            <w:tcW w:w="2430" w:type="dxa"/>
          </w:tcPr>
          <w:p w14:paraId="723F5609" w14:textId="77777777" w:rsidR="00B31CB9" w:rsidRPr="000E268B" w:rsidRDefault="00B31CB9" w:rsidP="009A5D2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  <w:tc>
          <w:tcPr>
            <w:tcW w:w="2340" w:type="dxa"/>
          </w:tcPr>
          <w:p w14:paraId="02D49C32" w14:textId="77777777" w:rsidR="00B31CB9" w:rsidRPr="000E268B" w:rsidRDefault="00B31CB9" w:rsidP="009A5D2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520" w:type="dxa"/>
          </w:tcPr>
          <w:p w14:paraId="3178E6A2" w14:textId="77777777" w:rsidR="00B31CB9" w:rsidRPr="000E268B" w:rsidRDefault="00B31CB9" w:rsidP="009A5D2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268B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</w:tr>
    </w:tbl>
    <w:p w14:paraId="6D149F13" w14:textId="0E2EB81F" w:rsidR="003710D1" w:rsidRPr="000E268B" w:rsidRDefault="003710D1" w:rsidP="009A5D28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E14F5D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0E268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XZWlzaGVpdDwvQXV0aG9yPjxZZWFyPjIwMTU8L1llYXI+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</w:fldData>
        </w:fldChar>
      </w:r>
      <w:r w:rsidR="007D72EE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7D72E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XZWlzaGVpdDwvQXV0aG9yPjxZZWFyPjIwMTU8L1llYXI+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</w:fldData>
        </w:fldChar>
      </w:r>
      <w:r w:rsidR="007D72EE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7D72EE">
        <w:rPr>
          <w:rFonts w:ascii="Times New Roman" w:hAnsi="Times New Roman" w:cs="Times New Roman"/>
          <w:sz w:val="24"/>
          <w:szCs w:val="24"/>
        </w:rPr>
      </w:r>
      <w:r w:rsidR="007D72EE">
        <w:rPr>
          <w:rFonts w:ascii="Times New Roman" w:hAnsi="Times New Roman" w:cs="Times New Roman"/>
          <w:sz w:val="24"/>
          <w:szCs w:val="24"/>
        </w:rPr>
        <w:fldChar w:fldCharType="end"/>
      </w:r>
      <w:r w:rsidRPr="000E268B">
        <w:rPr>
          <w:rFonts w:ascii="Times New Roman" w:hAnsi="Times New Roman" w:cs="Times New Roman"/>
          <w:sz w:val="24"/>
          <w:szCs w:val="24"/>
        </w:rPr>
      </w:r>
      <w:r w:rsidRPr="000E268B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77" w:tooltip="Weisheit, 2015 #20" w:history="1">
        <w:r w:rsidR="00C231CF">
          <w:rPr>
            <w:rFonts w:ascii="Times New Roman" w:hAnsi="Times New Roman" w:cs="Times New Roman"/>
            <w:noProof/>
            <w:sz w:val="24"/>
            <w:szCs w:val="24"/>
          </w:rPr>
          <w:t>Weisheit et al., 2015</w:t>
        </w:r>
      </w:hyperlink>
      <w:r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53" w:tooltip="Grabowski, 2016 #19" w:history="1">
        <w:r w:rsidR="00C231CF">
          <w:rPr>
            <w:rFonts w:ascii="Times New Roman" w:hAnsi="Times New Roman" w:cs="Times New Roman"/>
            <w:noProof/>
            <w:sz w:val="24"/>
            <w:szCs w:val="24"/>
          </w:rPr>
          <w:t>Grabowski et al., 2016</w:t>
        </w:r>
      </w:hyperlink>
      <w:r>
        <w:rPr>
          <w:rFonts w:ascii="Times New Roman" w:hAnsi="Times New Roman" w:cs="Times New Roman"/>
          <w:noProof/>
          <w:sz w:val="24"/>
          <w:szCs w:val="24"/>
        </w:rPr>
        <w:t>)</w:t>
      </w:r>
      <w:r w:rsidRPr="000E268B">
        <w:rPr>
          <w:rFonts w:ascii="Times New Roman" w:hAnsi="Times New Roman" w:cs="Times New Roman"/>
          <w:sz w:val="24"/>
          <w:szCs w:val="24"/>
        </w:rPr>
        <w:fldChar w:fldCharType="end"/>
      </w:r>
    </w:p>
    <w:p w14:paraId="4B277FC8" w14:textId="76D0D9E6" w:rsidR="003710D1" w:rsidRPr="000E268B" w:rsidRDefault="003710D1" w:rsidP="009A5D28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E14F5D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0E268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Y2hhbmtvdW8tTmd1ZXRjaGV1PC9BdXRob3I+PFllYXI+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</w:fldData>
        </w:fldChar>
      </w:r>
      <w:r w:rsidR="007D72EE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7D72E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Y2hhbmtvdW8tTmd1ZXRjaGV1PC9BdXRob3I+PFllYXI+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</w:fldData>
        </w:fldChar>
      </w:r>
      <w:r w:rsidR="007D72EE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7D72EE">
        <w:rPr>
          <w:rFonts w:ascii="Times New Roman" w:hAnsi="Times New Roman" w:cs="Times New Roman"/>
          <w:sz w:val="24"/>
          <w:szCs w:val="24"/>
        </w:rPr>
      </w:r>
      <w:r w:rsidR="007D72EE">
        <w:rPr>
          <w:rFonts w:ascii="Times New Roman" w:hAnsi="Times New Roman" w:cs="Times New Roman"/>
          <w:sz w:val="24"/>
          <w:szCs w:val="24"/>
        </w:rPr>
        <w:fldChar w:fldCharType="end"/>
      </w:r>
      <w:r w:rsidRPr="000E268B">
        <w:rPr>
          <w:rFonts w:ascii="Times New Roman" w:hAnsi="Times New Roman" w:cs="Times New Roman"/>
          <w:sz w:val="24"/>
          <w:szCs w:val="24"/>
        </w:rPr>
      </w:r>
      <w:r w:rsidRPr="000E268B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60" w:tooltip="Tchankouo-Nguetcheu, 2010 #25" w:history="1">
        <w:r w:rsidR="00C231CF">
          <w:rPr>
            <w:rFonts w:ascii="Times New Roman" w:hAnsi="Times New Roman" w:cs="Times New Roman"/>
            <w:noProof/>
            <w:sz w:val="24"/>
            <w:szCs w:val="24"/>
          </w:rPr>
          <w:t>Tchankouo-Nguetcheu et al., 2010</w:t>
        </w:r>
      </w:hyperlink>
      <w:r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139" w:tooltip="Patramool, 2011 #24" w:history="1">
        <w:r w:rsidR="00C231CF">
          <w:rPr>
            <w:rFonts w:ascii="Times New Roman" w:hAnsi="Times New Roman" w:cs="Times New Roman"/>
            <w:noProof/>
            <w:sz w:val="24"/>
            <w:szCs w:val="24"/>
          </w:rPr>
          <w:t>Patramool et al., 2011</w:t>
        </w:r>
      </w:hyperlink>
      <w:r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184" w:tooltip="Zhang, 2013 #45" w:history="1">
        <w:r w:rsidR="00C231CF">
          <w:rPr>
            <w:rFonts w:ascii="Times New Roman" w:hAnsi="Times New Roman" w:cs="Times New Roman"/>
            <w:noProof/>
            <w:sz w:val="24"/>
            <w:szCs w:val="24"/>
          </w:rPr>
          <w:t>Zhang et al., 2013b</w:t>
        </w:r>
      </w:hyperlink>
      <w:r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30" w:tooltip="Chisenhall, 2014 #46" w:history="1">
        <w:r w:rsidR="00C231CF">
          <w:rPr>
            <w:rFonts w:ascii="Times New Roman" w:hAnsi="Times New Roman" w:cs="Times New Roman"/>
            <w:noProof/>
            <w:sz w:val="24"/>
            <w:szCs w:val="24"/>
          </w:rPr>
          <w:t>Chisenhall et al., 2014</w:t>
        </w:r>
      </w:hyperlink>
      <w:r>
        <w:rPr>
          <w:rFonts w:ascii="Times New Roman" w:hAnsi="Times New Roman" w:cs="Times New Roman"/>
          <w:noProof/>
          <w:sz w:val="24"/>
          <w:szCs w:val="24"/>
        </w:rPr>
        <w:t>)</w:t>
      </w:r>
      <w:r w:rsidRPr="000E268B">
        <w:rPr>
          <w:rFonts w:ascii="Times New Roman" w:hAnsi="Times New Roman" w:cs="Times New Roman"/>
          <w:sz w:val="24"/>
          <w:szCs w:val="24"/>
        </w:rPr>
        <w:fldChar w:fldCharType="end"/>
      </w:r>
    </w:p>
    <w:p w14:paraId="455DFA71" w14:textId="090069BE" w:rsidR="003710D1" w:rsidRPr="000E268B" w:rsidRDefault="003710D1" w:rsidP="009A5D28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E14F5D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0E268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YXR0YW5ha2l0c2FrdWw8L0F1dGhvcj48WWVhcj4yMDA3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==
</w:fldData>
        </w:fldChar>
      </w:r>
      <w:r w:rsidR="007D72EE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7D72E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YXR0YW5ha2l0c2FrdWw8L0F1dGhvcj48WWVhcj4yMDA3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==
</w:fldData>
        </w:fldChar>
      </w:r>
      <w:r w:rsidR="007D72EE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7D72EE">
        <w:rPr>
          <w:rFonts w:ascii="Times New Roman" w:hAnsi="Times New Roman" w:cs="Times New Roman"/>
          <w:sz w:val="24"/>
          <w:szCs w:val="24"/>
        </w:rPr>
      </w:r>
      <w:r w:rsidR="007D72EE">
        <w:rPr>
          <w:rFonts w:ascii="Times New Roman" w:hAnsi="Times New Roman" w:cs="Times New Roman"/>
          <w:sz w:val="24"/>
          <w:szCs w:val="24"/>
        </w:rPr>
        <w:fldChar w:fldCharType="end"/>
      </w:r>
      <w:r w:rsidRPr="000E268B">
        <w:rPr>
          <w:rFonts w:ascii="Times New Roman" w:hAnsi="Times New Roman" w:cs="Times New Roman"/>
          <w:sz w:val="24"/>
          <w:szCs w:val="24"/>
        </w:rPr>
      </w:r>
      <w:r w:rsidRPr="000E268B">
        <w:rPr>
          <w:rFonts w:ascii="Times New Roman" w:hAnsi="Times New Roman" w:cs="Times New Roman"/>
          <w:sz w:val="24"/>
          <w:szCs w:val="24"/>
        </w:rPr>
        <w:fldChar w:fldCharType="separate"/>
      </w:r>
      <w:r w:rsidR="00A4726A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40" w:tooltip="Pattanakitsakul, 2007 #47" w:history="1">
        <w:r w:rsidR="00C231CF">
          <w:rPr>
            <w:rFonts w:ascii="Times New Roman" w:hAnsi="Times New Roman" w:cs="Times New Roman"/>
            <w:noProof/>
            <w:sz w:val="24"/>
            <w:szCs w:val="24"/>
          </w:rPr>
          <w:t>Pattanakitsakul et al., 2007</w:t>
        </w:r>
      </w:hyperlink>
      <w:r w:rsidR="00A4726A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37" w:tooltip="Diamond, 2010 #22" w:history="1">
        <w:r w:rsidR="00C231CF">
          <w:rPr>
            <w:rFonts w:ascii="Times New Roman" w:hAnsi="Times New Roman" w:cs="Times New Roman"/>
            <w:noProof/>
            <w:sz w:val="24"/>
            <w:szCs w:val="24"/>
          </w:rPr>
          <w:t>Diamond et al., 2010</w:t>
        </w:r>
      </w:hyperlink>
      <w:r w:rsidR="00A4726A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84" w:tooltip="Kanlaya, 2010 #48" w:history="1">
        <w:r w:rsidR="00C231CF">
          <w:rPr>
            <w:rFonts w:ascii="Times New Roman" w:hAnsi="Times New Roman" w:cs="Times New Roman"/>
            <w:noProof/>
            <w:sz w:val="24"/>
            <w:szCs w:val="24"/>
          </w:rPr>
          <w:t>Kanlaya et al., 2010</w:t>
        </w:r>
      </w:hyperlink>
      <w:r w:rsidR="00A4726A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183" w:tooltip="Zhang, 2013 #49" w:history="1">
        <w:r w:rsidR="00C231CF">
          <w:rPr>
            <w:rFonts w:ascii="Times New Roman" w:hAnsi="Times New Roman" w:cs="Times New Roman"/>
            <w:noProof/>
            <w:sz w:val="24"/>
            <w:szCs w:val="24"/>
          </w:rPr>
          <w:t>Zhang et al., 2013a</w:t>
        </w:r>
      </w:hyperlink>
      <w:r w:rsidR="00A4726A">
        <w:rPr>
          <w:rFonts w:ascii="Times New Roman" w:hAnsi="Times New Roman" w:cs="Times New Roman"/>
          <w:noProof/>
          <w:sz w:val="24"/>
          <w:szCs w:val="24"/>
        </w:rPr>
        <w:t>)</w:t>
      </w:r>
      <w:r w:rsidRPr="000E268B">
        <w:rPr>
          <w:rFonts w:ascii="Times New Roman" w:hAnsi="Times New Roman" w:cs="Times New Roman"/>
          <w:sz w:val="24"/>
          <w:szCs w:val="24"/>
        </w:rPr>
        <w:fldChar w:fldCharType="end"/>
      </w:r>
    </w:p>
    <w:p w14:paraId="415D9246" w14:textId="3E229E23" w:rsidR="003710D1" w:rsidRPr="000E268B" w:rsidRDefault="003710D1" w:rsidP="009A5D28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E14F5D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="00492999">
        <w:rPr>
          <w:rFonts w:ascii="Times New Roman" w:hAnsi="Times New Roman" w:cs="Times New Roman"/>
          <w:sz w:val="24"/>
          <w:szCs w:val="24"/>
        </w:rPr>
        <w:t>K</w:t>
      </w:r>
      <w:r w:rsidRPr="000E268B">
        <w:rPr>
          <w:rFonts w:ascii="Times New Roman" w:hAnsi="Times New Roman" w:cs="Times New Roman"/>
          <w:sz w:val="24"/>
          <w:szCs w:val="24"/>
        </w:rPr>
        <w:t xml:space="preserve">nockdown of </w:t>
      </w:r>
      <w:r w:rsidR="00492999">
        <w:rPr>
          <w:rFonts w:ascii="Times New Roman" w:hAnsi="Times New Roman" w:cs="Times New Roman"/>
          <w:sz w:val="24"/>
          <w:szCs w:val="24"/>
        </w:rPr>
        <w:t xml:space="preserve">transcripts for </w:t>
      </w:r>
      <w:r w:rsidRPr="000E268B">
        <w:rPr>
          <w:rFonts w:ascii="Times New Roman" w:hAnsi="Times New Roman" w:cs="Times New Roman"/>
          <w:sz w:val="24"/>
          <w:szCs w:val="24"/>
        </w:rPr>
        <w:t xml:space="preserve">protein(s) in this pathway reduced </w:t>
      </w:r>
      <w:r>
        <w:rPr>
          <w:rFonts w:ascii="Times New Roman" w:hAnsi="Times New Roman" w:cs="Times New Roman"/>
          <w:sz w:val="24"/>
          <w:szCs w:val="24"/>
        </w:rPr>
        <w:t>LGTV</w:t>
      </w:r>
      <w:r w:rsidRPr="000E268B">
        <w:rPr>
          <w:rFonts w:ascii="Times New Roman" w:hAnsi="Times New Roman" w:cs="Times New Roman"/>
          <w:sz w:val="24"/>
          <w:szCs w:val="24"/>
        </w:rPr>
        <w:t xml:space="preserve"> replication</w:t>
      </w:r>
    </w:p>
    <w:p w14:paraId="0814DBBA" w14:textId="2ED6E0AA" w:rsidR="00BF552B" w:rsidRPr="000E268B" w:rsidRDefault="003710D1" w:rsidP="009A5D28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E14F5D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="00492999">
        <w:rPr>
          <w:rFonts w:ascii="Times New Roman" w:hAnsi="Times New Roman" w:cs="Times New Roman"/>
          <w:sz w:val="24"/>
          <w:szCs w:val="24"/>
        </w:rPr>
        <w:t>Knockdown of t</w:t>
      </w:r>
      <w:r w:rsidRPr="000E268B">
        <w:rPr>
          <w:rFonts w:ascii="Times New Roman" w:hAnsi="Times New Roman" w:cs="Times New Roman"/>
          <w:sz w:val="24"/>
          <w:szCs w:val="24"/>
        </w:rPr>
        <w:t xml:space="preserve">ranscript </w:t>
      </w:r>
      <w:r w:rsidR="00492999">
        <w:rPr>
          <w:rFonts w:ascii="Times New Roman" w:hAnsi="Times New Roman" w:cs="Times New Roman"/>
          <w:sz w:val="24"/>
          <w:szCs w:val="24"/>
        </w:rPr>
        <w:t>for</w:t>
      </w:r>
      <w:r w:rsidRPr="000E268B">
        <w:rPr>
          <w:rFonts w:ascii="Times New Roman" w:hAnsi="Times New Roman" w:cs="Times New Roman"/>
          <w:sz w:val="24"/>
          <w:szCs w:val="24"/>
        </w:rPr>
        <w:t xml:space="preserve"> protein(s) in this pathway reduced </w:t>
      </w:r>
      <w:r>
        <w:rPr>
          <w:rFonts w:ascii="Times New Roman" w:hAnsi="Times New Roman" w:cs="Times New Roman"/>
          <w:sz w:val="24"/>
          <w:szCs w:val="24"/>
        </w:rPr>
        <w:t>LGTV</w:t>
      </w:r>
      <w:r w:rsidRPr="000E268B">
        <w:rPr>
          <w:rFonts w:ascii="Times New Roman" w:hAnsi="Times New Roman" w:cs="Times New Roman"/>
          <w:sz w:val="24"/>
          <w:szCs w:val="24"/>
        </w:rPr>
        <w:t xml:space="preserve"> genome replication</w:t>
      </w:r>
    </w:p>
    <w:sectPr w:rsidR="00BF552B" w:rsidRPr="000E268B" w:rsidSect="00B5333F">
      <w:pgSz w:w="15840" w:h="12240" w:orient="landscape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229F5F0A" w15:done="0"/>
  <w15:commentEx w15:paraId="20954B44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229F5F0A" w16cid:durableId="1D749CB8"/>
  <w16cid:commentId w16cid:paraId="20954B44" w16cid:durableId="1D6B82DF"/>
</w16cid:commentsIds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03A0F26A" w14:textId="77777777" w:rsidR="00050EE0" w:rsidRDefault="00050EE0" w:rsidP="00E97D6C">
      <w:pPr>
        <w:spacing w:after="0" w:line="240" w:lineRule="auto"/>
      </w:pPr>
      <w:r>
        <w:separator/>
      </w:r>
    </w:p>
  </w:endnote>
  <w:endnote w:type="continuationSeparator" w:id="0">
    <w:p w14:paraId="2BBED456" w14:textId="77777777" w:rsidR="00050EE0" w:rsidRDefault="00050EE0" w:rsidP="00E97D6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Verdan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Segoe UI">
    <w:altName w:val="Calibri"/>
    <w:charset w:val="00"/>
    <w:family w:val="swiss"/>
    <w:pitch w:val="variable"/>
    <w:sig w:usb0="E10022FF" w:usb1="C000E47F" w:usb2="00000029" w:usb3="00000000" w:csb0="000001D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0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212B111" w14:textId="77777777" w:rsidR="00050EE0" w:rsidRDefault="00050EE0" w:rsidP="00E97D6C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69782AE6" w14:textId="77777777" w:rsidR="00050EE0" w:rsidRDefault="00050EE0" w:rsidP="00226DE4">
    <w:pPr>
      <w:pStyle w:val="Footer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5FC14DE" w14:textId="7BFE60A2" w:rsidR="00050EE0" w:rsidRDefault="00050EE0" w:rsidP="00E97D6C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910D80">
      <w:rPr>
        <w:rStyle w:val="PageNumber"/>
        <w:noProof/>
      </w:rPr>
      <w:t>4</w:t>
    </w:r>
    <w:r>
      <w:rPr>
        <w:rStyle w:val="PageNumber"/>
      </w:rPr>
      <w:fldChar w:fldCharType="end"/>
    </w:r>
  </w:p>
  <w:p w14:paraId="7382A4E0" w14:textId="77777777" w:rsidR="00050EE0" w:rsidRDefault="00050EE0" w:rsidP="001727D1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7C86997" w14:textId="77777777" w:rsidR="00050EE0" w:rsidRDefault="00050EE0" w:rsidP="00E97D6C">
      <w:pPr>
        <w:spacing w:after="0" w:line="240" w:lineRule="auto"/>
      </w:pPr>
      <w:r>
        <w:separator/>
      </w:r>
    </w:p>
  </w:footnote>
  <w:footnote w:type="continuationSeparator" w:id="0">
    <w:p w14:paraId="710AF66C" w14:textId="77777777" w:rsidR="00050EE0" w:rsidRDefault="00050EE0" w:rsidP="00E97D6C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1D"/>
    <w:multiLevelType w:val="multilevel"/>
    <w:tmpl w:val="6874B44A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46F026CA"/>
    <w:multiLevelType w:val="hybridMultilevel"/>
    <w:tmpl w:val="A3821C30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">
    <w:nsid w:val="7E880D3E"/>
    <w:multiLevelType w:val="hybridMultilevel"/>
    <w:tmpl w:val="5104882E"/>
    <w:lvl w:ilvl="0" w:tplc="04090001">
      <w:start w:val="1"/>
      <w:numFmt w:val="bullet"/>
      <w:lvlText w:val=""/>
      <w:lvlJc w:val="left"/>
      <w:pPr>
        <w:ind w:left="787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07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22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4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67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8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0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27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547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  <w:num w:numId="3">
    <w:abstractNumId w:val="2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Grabowski, Jeffrey (NIH/NIAID) [F]">
    <w15:presenceInfo w15:providerId="AD" w15:userId="S-1-5-21-12604286-656692736-1848903544-737354"/>
  </w15:person>
  <w15:person w15:author="JGrabows">
    <w15:presenceInfo w15:providerId="None" w15:userId="JGrabows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Frontiers-Science (1)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rrpwwrzxlspwtve5e9fpfzwazvvrvfpprvv2&quot;&gt;Review&lt;record-ids&gt;&lt;item&gt;4&lt;/item&gt;&lt;item&gt;5&lt;/item&gt;&lt;item&gt;6&lt;/item&gt;&lt;item&gt;8&lt;/item&gt;&lt;item&gt;11&lt;/item&gt;&lt;item&gt;13&lt;/item&gt;&lt;item&gt;14&lt;/item&gt;&lt;item&gt;15&lt;/item&gt;&lt;item&gt;17&lt;/item&gt;&lt;item&gt;18&lt;/item&gt;&lt;item&gt;19&lt;/item&gt;&lt;item&gt;20&lt;/item&gt;&lt;item&gt;21&lt;/item&gt;&lt;item&gt;22&lt;/item&gt;&lt;item&gt;24&lt;/item&gt;&lt;item&gt;25&lt;/item&gt;&lt;item&gt;26&lt;/item&gt;&lt;item&gt;27&lt;/item&gt;&lt;item&gt;28&lt;/item&gt;&lt;item&gt;29&lt;/item&gt;&lt;item&gt;31&lt;/item&gt;&lt;item&gt;32&lt;/item&gt;&lt;item&gt;37&lt;/item&gt;&lt;item&gt;40&lt;/item&gt;&lt;item&gt;43&lt;/item&gt;&lt;item&gt;45&lt;/item&gt;&lt;item&gt;46&lt;/item&gt;&lt;item&gt;47&lt;/item&gt;&lt;item&gt;48&lt;/item&gt;&lt;item&gt;49&lt;/item&gt;&lt;item&gt;51&lt;/item&gt;&lt;item&gt;52&lt;/item&gt;&lt;item&gt;53&lt;/item&gt;&lt;item&gt;54&lt;/item&gt;&lt;item&gt;55&lt;/item&gt;&lt;item&gt;56&lt;/item&gt;&lt;item&gt;57&lt;/item&gt;&lt;item&gt;58&lt;/item&gt;&lt;item&gt;59&lt;/item&gt;&lt;item&gt;60&lt;/item&gt;&lt;item&gt;61&lt;/item&gt;&lt;item&gt;62&lt;/item&gt;&lt;item&gt;63&lt;/item&gt;&lt;item&gt;64&lt;/item&gt;&lt;item&gt;65&lt;/item&gt;&lt;item&gt;66&lt;/item&gt;&lt;item&gt;67&lt;/item&gt;&lt;item&gt;68&lt;/item&gt;&lt;item&gt;69&lt;/item&gt;&lt;item&gt;70&lt;/item&gt;&lt;item&gt;71&lt;/item&gt;&lt;item&gt;72&lt;/item&gt;&lt;item&gt;73&lt;/item&gt;&lt;item&gt;74&lt;/item&gt;&lt;item&gt;75&lt;/item&gt;&lt;item&gt;76&lt;/item&gt;&lt;item&gt;77&lt;/item&gt;&lt;item&gt;78&lt;/item&gt;&lt;item&gt;81&lt;/item&gt;&lt;item&gt;82&lt;/item&gt;&lt;item&gt;83&lt;/item&gt;&lt;item&gt;84&lt;/item&gt;&lt;item&gt;85&lt;/item&gt;&lt;item&gt;86&lt;/item&gt;&lt;item&gt;87&lt;/item&gt;&lt;item&gt;88&lt;/item&gt;&lt;item&gt;89&lt;/item&gt;&lt;item&gt;90&lt;/item&gt;&lt;item&gt;91&lt;/item&gt;&lt;item&gt;92&lt;/item&gt;&lt;item&gt;93&lt;/item&gt;&lt;item&gt;94&lt;/item&gt;&lt;item&gt;95&lt;/item&gt;&lt;item&gt;96&lt;/item&gt;&lt;item&gt;97&lt;/item&gt;&lt;item&gt;98&lt;/item&gt;&lt;item&gt;99&lt;/item&gt;&lt;item&gt;100&lt;/item&gt;&lt;item&gt;101&lt;/item&gt;&lt;item&gt;102&lt;/item&gt;&lt;item&gt;103&lt;/item&gt;&lt;item&gt;104&lt;/item&gt;&lt;item&gt;106&lt;/item&gt;&lt;item&gt;107&lt;/item&gt;&lt;item&gt;108&lt;/item&gt;&lt;item&gt;109&lt;/item&gt;&lt;item&gt;110&lt;/item&gt;&lt;item&gt;111&lt;/item&gt;&lt;item&gt;112&lt;/item&gt;&lt;item&gt;113&lt;/item&gt;&lt;item&gt;115&lt;/item&gt;&lt;item&gt;116&lt;/item&gt;&lt;item&gt;117&lt;/item&gt;&lt;item&gt;118&lt;/item&gt;&lt;item&gt;122&lt;/item&gt;&lt;item&gt;123&lt;/item&gt;&lt;item&gt;124&lt;/item&gt;&lt;item&gt;125&lt;/item&gt;&lt;item&gt;126&lt;/item&gt;&lt;item&gt;127&lt;/item&gt;&lt;item&gt;128&lt;/item&gt;&lt;item&gt;129&lt;/item&gt;&lt;item&gt;130&lt;/item&gt;&lt;item&gt;131&lt;/item&gt;&lt;item&gt;132&lt;/item&gt;&lt;item&gt;133&lt;/item&gt;&lt;item&gt;134&lt;/item&gt;&lt;item&gt;135&lt;/item&gt;&lt;item&gt;136&lt;/item&gt;&lt;item&gt;137&lt;/item&gt;&lt;item&gt;138&lt;/item&gt;&lt;item&gt;139&lt;/item&gt;&lt;item&gt;140&lt;/item&gt;&lt;item&gt;142&lt;/item&gt;&lt;item&gt;143&lt;/item&gt;&lt;item&gt;144&lt;/item&gt;&lt;item&gt;145&lt;/item&gt;&lt;item&gt;146&lt;/item&gt;&lt;item&gt;148&lt;/item&gt;&lt;item&gt;149&lt;/item&gt;&lt;item&gt;150&lt;/item&gt;&lt;item&gt;151&lt;/item&gt;&lt;item&gt;152&lt;/item&gt;&lt;item&gt;153&lt;/item&gt;&lt;item&gt;154&lt;/item&gt;&lt;item&gt;155&lt;/item&gt;&lt;item&gt;156&lt;/item&gt;&lt;item&gt;157&lt;/item&gt;&lt;item&gt;158&lt;/item&gt;&lt;item&gt;159&lt;/item&gt;&lt;item&gt;160&lt;/item&gt;&lt;item&gt;161&lt;/item&gt;&lt;item&gt;162&lt;/item&gt;&lt;item&gt;163&lt;/item&gt;&lt;item&gt;164&lt;/item&gt;&lt;item&gt;165&lt;/item&gt;&lt;item&gt;167&lt;/item&gt;&lt;item&gt;168&lt;/item&gt;&lt;item&gt;170&lt;/item&gt;&lt;item&gt;171&lt;/item&gt;&lt;item&gt;172&lt;/item&gt;&lt;item&gt;173&lt;/item&gt;&lt;item&gt;174&lt;/item&gt;&lt;item&gt;175&lt;/item&gt;&lt;item&gt;176&lt;/item&gt;&lt;item&gt;177&lt;/item&gt;&lt;item&gt;178&lt;/item&gt;&lt;item&gt;179&lt;/item&gt;&lt;item&gt;180&lt;/item&gt;&lt;item&gt;181&lt;/item&gt;&lt;item&gt;182&lt;/item&gt;&lt;item&gt;183&lt;/item&gt;&lt;item&gt;184&lt;/item&gt;&lt;item&gt;185&lt;/item&gt;&lt;item&gt;186&lt;/item&gt;&lt;item&gt;187&lt;/item&gt;&lt;item&gt;188&lt;/item&gt;&lt;item&gt;189&lt;/item&gt;&lt;item&gt;190&lt;/item&gt;&lt;item&gt;192&lt;/item&gt;&lt;item&gt;193&lt;/item&gt;&lt;item&gt;194&lt;/item&gt;&lt;item&gt;195&lt;/item&gt;&lt;item&gt;196&lt;/item&gt;&lt;item&gt;197&lt;/item&gt;&lt;item&gt;199&lt;/item&gt;&lt;item&gt;200&lt;/item&gt;&lt;item&gt;201&lt;/item&gt;&lt;item&gt;202&lt;/item&gt;&lt;item&gt;203&lt;/item&gt;&lt;item&gt;204&lt;/item&gt;&lt;item&gt;205&lt;/item&gt;&lt;item&gt;206&lt;/item&gt;&lt;item&gt;207&lt;/item&gt;&lt;item&gt;208&lt;/item&gt;&lt;item&gt;209&lt;/item&gt;&lt;item&gt;210&lt;/item&gt;&lt;item&gt;211&lt;/item&gt;&lt;item&gt;212&lt;/item&gt;&lt;item&gt;213&lt;/item&gt;&lt;item&gt;214&lt;/item&gt;&lt;item&gt;215&lt;/item&gt;&lt;item&gt;216&lt;/item&gt;&lt;item&gt;217&lt;/item&gt;&lt;item&gt;218&lt;/item&gt;&lt;item&gt;219&lt;/item&gt;&lt;item&gt;220&lt;/item&gt;&lt;item&gt;221&lt;/item&gt;&lt;item&gt;222&lt;/item&gt;&lt;item&gt;223&lt;/item&gt;&lt;/record-ids&gt;&lt;/item&gt;&lt;/Libraries&gt;"/>
  </w:docVars>
  <w:rsids>
    <w:rsidRoot w:val="009F7A35"/>
    <w:rsid w:val="000020F6"/>
    <w:rsid w:val="000023D5"/>
    <w:rsid w:val="00003317"/>
    <w:rsid w:val="00007E14"/>
    <w:rsid w:val="00007EFD"/>
    <w:rsid w:val="0001069E"/>
    <w:rsid w:val="000129AA"/>
    <w:rsid w:val="00014412"/>
    <w:rsid w:val="00014A73"/>
    <w:rsid w:val="0001612E"/>
    <w:rsid w:val="00016EDB"/>
    <w:rsid w:val="0002088C"/>
    <w:rsid w:val="00021D23"/>
    <w:rsid w:val="00022E51"/>
    <w:rsid w:val="00023BF0"/>
    <w:rsid w:val="000320AA"/>
    <w:rsid w:val="00034331"/>
    <w:rsid w:val="0003446B"/>
    <w:rsid w:val="0003596D"/>
    <w:rsid w:val="00035B60"/>
    <w:rsid w:val="00044789"/>
    <w:rsid w:val="000503A9"/>
    <w:rsid w:val="00050EE0"/>
    <w:rsid w:val="00051E2A"/>
    <w:rsid w:val="000548F6"/>
    <w:rsid w:val="0005535C"/>
    <w:rsid w:val="00066DAE"/>
    <w:rsid w:val="00070907"/>
    <w:rsid w:val="000717A1"/>
    <w:rsid w:val="0009077B"/>
    <w:rsid w:val="00091B64"/>
    <w:rsid w:val="000967EC"/>
    <w:rsid w:val="000A1C8D"/>
    <w:rsid w:val="000A2E0E"/>
    <w:rsid w:val="000B5B9B"/>
    <w:rsid w:val="000B7033"/>
    <w:rsid w:val="000C25C5"/>
    <w:rsid w:val="000D7042"/>
    <w:rsid w:val="000E268B"/>
    <w:rsid w:val="000E6B4E"/>
    <w:rsid w:val="000F114D"/>
    <w:rsid w:val="000F198E"/>
    <w:rsid w:val="000F2E4F"/>
    <w:rsid w:val="000F4FB5"/>
    <w:rsid w:val="000F5BC1"/>
    <w:rsid w:val="000F7DDF"/>
    <w:rsid w:val="0010399E"/>
    <w:rsid w:val="00104E9F"/>
    <w:rsid w:val="00105665"/>
    <w:rsid w:val="00106DBA"/>
    <w:rsid w:val="0010787E"/>
    <w:rsid w:val="00107959"/>
    <w:rsid w:val="00107CD4"/>
    <w:rsid w:val="001102F6"/>
    <w:rsid w:val="00115FB5"/>
    <w:rsid w:val="0011647B"/>
    <w:rsid w:val="00116FCD"/>
    <w:rsid w:val="00122A79"/>
    <w:rsid w:val="00125ECA"/>
    <w:rsid w:val="001275C4"/>
    <w:rsid w:val="0013385B"/>
    <w:rsid w:val="001348FB"/>
    <w:rsid w:val="0013751B"/>
    <w:rsid w:val="0014154F"/>
    <w:rsid w:val="0014262D"/>
    <w:rsid w:val="001502EE"/>
    <w:rsid w:val="00152659"/>
    <w:rsid w:val="00155571"/>
    <w:rsid w:val="00155975"/>
    <w:rsid w:val="00155A3A"/>
    <w:rsid w:val="00156483"/>
    <w:rsid w:val="00156CE6"/>
    <w:rsid w:val="001641C7"/>
    <w:rsid w:val="001707AE"/>
    <w:rsid w:val="00172445"/>
    <w:rsid w:val="001727D1"/>
    <w:rsid w:val="0017346E"/>
    <w:rsid w:val="00174D2A"/>
    <w:rsid w:val="001765D0"/>
    <w:rsid w:val="00176DD7"/>
    <w:rsid w:val="00177843"/>
    <w:rsid w:val="00181B07"/>
    <w:rsid w:val="00184D1C"/>
    <w:rsid w:val="001953D8"/>
    <w:rsid w:val="001954FA"/>
    <w:rsid w:val="001A5321"/>
    <w:rsid w:val="001A5649"/>
    <w:rsid w:val="001B30E7"/>
    <w:rsid w:val="001B5EF0"/>
    <w:rsid w:val="001B655E"/>
    <w:rsid w:val="001C00E3"/>
    <w:rsid w:val="001C1DB6"/>
    <w:rsid w:val="001C4A5D"/>
    <w:rsid w:val="001C593D"/>
    <w:rsid w:val="001D3234"/>
    <w:rsid w:val="001D49F3"/>
    <w:rsid w:val="001D7DCE"/>
    <w:rsid w:val="001E11F6"/>
    <w:rsid w:val="001E2148"/>
    <w:rsid w:val="001E2BC6"/>
    <w:rsid w:val="001F4D5E"/>
    <w:rsid w:val="001F7772"/>
    <w:rsid w:val="001F77D5"/>
    <w:rsid w:val="002018B8"/>
    <w:rsid w:val="00203B5F"/>
    <w:rsid w:val="00204043"/>
    <w:rsid w:val="00205EA7"/>
    <w:rsid w:val="002105AA"/>
    <w:rsid w:val="00215591"/>
    <w:rsid w:val="0022051D"/>
    <w:rsid w:val="00220EAC"/>
    <w:rsid w:val="00226DE4"/>
    <w:rsid w:val="002272FD"/>
    <w:rsid w:val="00227AFD"/>
    <w:rsid w:val="00240B2B"/>
    <w:rsid w:val="00243602"/>
    <w:rsid w:val="0024665A"/>
    <w:rsid w:val="00247F8F"/>
    <w:rsid w:val="00250432"/>
    <w:rsid w:val="00252933"/>
    <w:rsid w:val="00271058"/>
    <w:rsid w:val="0027289E"/>
    <w:rsid w:val="002732D7"/>
    <w:rsid w:val="00277AAA"/>
    <w:rsid w:val="0029334C"/>
    <w:rsid w:val="0029383C"/>
    <w:rsid w:val="002946E5"/>
    <w:rsid w:val="002960A0"/>
    <w:rsid w:val="00296167"/>
    <w:rsid w:val="002A0789"/>
    <w:rsid w:val="002A08AF"/>
    <w:rsid w:val="002A34E7"/>
    <w:rsid w:val="002A5BE5"/>
    <w:rsid w:val="002A780B"/>
    <w:rsid w:val="002B07EC"/>
    <w:rsid w:val="002B1142"/>
    <w:rsid w:val="002B36FF"/>
    <w:rsid w:val="002C0F0D"/>
    <w:rsid w:val="002C1308"/>
    <w:rsid w:val="002C2189"/>
    <w:rsid w:val="002C41DB"/>
    <w:rsid w:val="002C5F49"/>
    <w:rsid w:val="002D542E"/>
    <w:rsid w:val="002E40C5"/>
    <w:rsid w:val="002E49A5"/>
    <w:rsid w:val="002E529A"/>
    <w:rsid w:val="002F7CC1"/>
    <w:rsid w:val="00300EFF"/>
    <w:rsid w:val="00301132"/>
    <w:rsid w:val="003018AC"/>
    <w:rsid w:val="00303DF8"/>
    <w:rsid w:val="00304C69"/>
    <w:rsid w:val="00305CA3"/>
    <w:rsid w:val="0031045C"/>
    <w:rsid w:val="00327EC1"/>
    <w:rsid w:val="00327F05"/>
    <w:rsid w:val="00330B76"/>
    <w:rsid w:val="00331C37"/>
    <w:rsid w:val="00333FBF"/>
    <w:rsid w:val="00345593"/>
    <w:rsid w:val="00354D19"/>
    <w:rsid w:val="003553A0"/>
    <w:rsid w:val="00355EB8"/>
    <w:rsid w:val="00356820"/>
    <w:rsid w:val="00365757"/>
    <w:rsid w:val="00365F99"/>
    <w:rsid w:val="0036666F"/>
    <w:rsid w:val="003710D1"/>
    <w:rsid w:val="00372CD9"/>
    <w:rsid w:val="00375DFA"/>
    <w:rsid w:val="00376481"/>
    <w:rsid w:val="003816C7"/>
    <w:rsid w:val="0038272F"/>
    <w:rsid w:val="003845E0"/>
    <w:rsid w:val="00393C57"/>
    <w:rsid w:val="003A0318"/>
    <w:rsid w:val="003A238F"/>
    <w:rsid w:val="003A41DD"/>
    <w:rsid w:val="003A5496"/>
    <w:rsid w:val="003A7D2A"/>
    <w:rsid w:val="003B12DD"/>
    <w:rsid w:val="003B1502"/>
    <w:rsid w:val="003C1684"/>
    <w:rsid w:val="003C2111"/>
    <w:rsid w:val="003C3486"/>
    <w:rsid w:val="003C5CE5"/>
    <w:rsid w:val="003C7300"/>
    <w:rsid w:val="003D645B"/>
    <w:rsid w:val="003D707C"/>
    <w:rsid w:val="003E0DBE"/>
    <w:rsid w:val="003E29EE"/>
    <w:rsid w:val="003E65CA"/>
    <w:rsid w:val="003F4386"/>
    <w:rsid w:val="004048C9"/>
    <w:rsid w:val="00404A40"/>
    <w:rsid w:val="00404BC6"/>
    <w:rsid w:val="00405D1E"/>
    <w:rsid w:val="004110CE"/>
    <w:rsid w:val="00414FF8"/>
    <w:rsid w:val="0041653B"/>
    <w:rsid w:val="00417C30"/>
    <w:rsid w:val="004218CD"/>
    <w:rsid w:val="004218D9"/>
    <w:rsid w:val="0042335B"/>
    <w:rsid w:val="00423CBF"/>
    <w:rsid w:val="00424BD5"/>
    <w:rsid w:val="00432955"/>
    <w:rsid w:val="004344DE"/>
    <w:rsid w:val="00435A86"/>
    <w:rsid w:val="004430A5"/>
    <w:rsid w:val="00444B91"/>
    <w:rsid w:val="00445203"/>
    <w:rsid w:val="00445876"/>
    <w:rsid w:val="004517EB"/>
    <w:rsid w:val="00451912"/>
    <w:rsid w:val="00454360"/>
    <w:rsid w:val="00456C7E"/>
    <w:rsid w:val="004579DB"/>
    <w:rsid w:val="0046099D"/>
    <w:rsid w:val="00461147"/>
    <w:rsid w:val="00461A27"/>
    <w:rsid w:val="0046611A"/>
    <w:rsid w:val="0046763E"/>
    <w:rsid w:val="004757B9"/>
    <w:rsid w:val="004760D6"/>
    <w:rsid w:val="004827BF"/>
    <w:rsid w:val="00484FA5"/>
    <w:rsid w:val="0048762B"/>
    <w:rsid w:val="00492999"/>
    <w:rsid w:val="004943D6"/>
    <w:rsid w:val="004A3614"/>
    <w:rsid w:val="004B43FF"/>
    <w:rsid w:val="004D0197"/>
    <w:rsid w:val="004E1D0C"/>
    <w:rsid w:val="004E3408"/>
    <w:rsid w:val="004E357E"/>
    <w:rsid w:val="004E4616"/>
    <w:rsid w:val="004E565A"/>
    <w:rsid w:val="004F2CAD"/>
    <w:rsid w:val="004F3804"/>
    <w:rsid w:val="00500EF6"/>
    <w:rsid w:val="0050234D"/>
    <w:rsid w:val="00510867"/>
    <w:rsid w:val="00515009"/>
    <w:rsid w:val="00516536"/>
    <w:rsid w:val="00517288"/>
    <w:rsid w:val="0052114A"/>
    <w:rsid w:val="0052778E"/>
    <w:rsid w:val="00527A84"/>
    <w:rsid w:val="00530454"/>
    <w:rsid w:val="0053200A"/>
    <w:rsid w:val="0053298F"/>
    <w:rsid w:val="005436AA"/>
    <w:rsid w:val="0054409D"/>
    <w:rsid w:val="00553005"/>
    <w:rsid w:val="0055564B"/>
    <w:rsid w:val="00563813"/>
    <w:rsid w:val="00565AD3"/>
    <w:rsid w:val="00572D07"/>
    <w:rsid w:val="00574791"/>
    <w:rsid w:val="00577A7B"/>
    <w:rsid w:val="0059037F"/>
    <w:rsid w:val="00592FE8"/>
    <w:rsid w:val="00595297"/>
    <w:rsid w:val="00596609"/>
    <w:rsid w:val="005A47C3"/>
    <w:rsid w:val="005A4A6F"/>
    <w:rsid w:val="005A5838"/>
    <w:rsid w:val="005B52F3"/>
    <w:rsid w:val="005B536C"/>
    <w:rsid w:val="005B62CC"/>
    <w:rsid w:val="005C044B"/>
    <w:rsid w:val="005C23E6"/>
    <w:rsid w:val="005C4498"/>
    <w:rsid w:val="005D0ED7"/>
    <w:rsid w:val="005D16D3"/>
    <w:rsid w:val="005D3758"/>
    <w:rsid w:val="005D5A4D"/>
    <w:rsid w:val="005E037F"/>
    <w:rsid w:val="005E4969"/>
    <w:rsid w:val="005F06BB"/>
    <w:rsid w:val="005F0BF1"/>
    <w:rsid w:val="005F1DEB"/>
    <w:rsid w:val="005F7609"/>
    <w:rsid w:val="0060636E"/>
    <w:rsid w:val="006075F2"/>
    <w:rsid w:val="00611481"/>
    <w:rsid w:val="00611D1D"/>
    <w:rsid w:val="00613230"/>
    <w:rsid w:val="00613A97"/>
    <w:rsid w:val="00622501"/>
    <w:rsid w:val="00625B3A"/>
    <w:rsid w:val="00631389"/>
    <w:rsid w:val="006322AB"/>
    <w:rsid w:val="00634014"/>
    <w:rsid w:val="00642212"/>
    <w:rsid w:val="00642C80"/>
    <w:rsid w:val="00645C74"/>
    <w:rsid w:val="00645D62"/>
    <w:rsid w:val="00655F08"/>
    <w:rsid w:val="00657938"/>
    <w:rsid w:val="006751AA"/>
    <w:rsid w:val="00680D1F"/>
    <w:rsid w:val="00681A8C"/>
    <w:rsid w:val="00690FC4"/>
    <w:rsid w:val="00695DCA"/>
    <w:rsid w:val="006973BD"/>
    <w:rsid w:val="006A223B"/>
    <w:rsid w:val="006A3E32"/>
    <w:rsid w:val="006A5E65"/>
    <w:rsid w:val="006B0712"/>
    <w:rsid w:val="006B2DE8"/>
    <w:rsid w:val="006B3431"/>
    <w:rsid w:val="006B7A48"/>
    <w:rsid w:val="006C1F60"/>
    <w:rsid w:val="006C3347"/>
    <w:rsid w:val="006C6B2A"/>
    <w:rsid w:val="006D1C54"/>
    <w:rsid w:val="006D27AD"/>
    <w:rsid w:val="006E5098"/>
    <w:rsid w:val="006E5497"/>
    <w:rsid w:val="00700655"/>
    <w:rsid w:val="00700E6C"/>
    <w:rsid w:val="00704EB4"/>
    <w:rsid w:val="007057EF"/>
    <w:rsid w:val="00711314"/>
    <w:rsid w:val="00712B42"/>
    <w:rsid w:val="00713A2A"/>
    <w:rsid w:val="0071592D"/>
    <w:rsid w:val="00723AD8"/>
    <w:rsid w:val="00726132"/>
    <w:rsid w:val="00732F4C"/>
    <w:rsid w:val="00733A28"/>
    <w:rsid w:val="00735C7C"/>
    <w:rsid w:val="00741453"/>
    <w:rsid w:val="00741819"/>
    <w:rsid w:val="00741998"/>
    <w:rsid w:val="00741F35"/>
    <w:rsid w:val="0074456E"/>
    <w:rsid w:val="007507DA"/>
    <w:rsid w:val="00753F93"/>
    <w:rsid w:val="00755B02"/>
    <w:rsid w:val="0075791B"/>
    <w:rsid w:val="0076017A"/>
    <w:rsid w:val="00760AFC"/>
    <w:rsid w:val="00765EA4"/>
    <w:rsid w:val="00770D17"/>
    <w:rsid w:val="00775CE3"/>
    <w:rsid w:val="00782AEF"/>
    <w:rsid w:val="007871E6"/>
    <w:rsid w:val="00793564"/>
    <w:rsid w:val="007A1E04"/>
    <w:rsid w:val="007A2081"/>
    <w:rsid w:val="007B1A3C"/>
    <w:rsid w:val="007B255F"/>
    <w:rsid w:val="007B2EC1"/>
    <w:rsid w:val="007B70C7"/>
    <w:rsid w:val="007C7EB6"/>
    <w:rsid w:val="007D0566"/>
    <w:rsid w:val="007D2D84"/>
    <w:rsid w:val="007D3314"/>
    <w:rsid w:val="007D540A"/>
    <w:rsid w:val="007D56D8"/>
    <w:rsid w:val="007D72DD"/>
    <w:rsid w:val="007D72EE"/>
    <w:rsid w:val="007E5BCD"/>
    <w:rsid w:val="007F0816"/>
    <w:rsid w:val="007F0DE8"/>
    <w:rsid w:val="007F175F"/>
    <w:rsid w:val="007F1E66"/>
    <w:rsid w:val="008012F5"/>
    <w:rsid w:val="00801EFC"/>
    <w:rsid w:val="008024D2"/>
    <w:rsid w:val="00803078"/>
    <w:rsid w:val="00803D7B"/>
    <w:rsid w:val="00805D70"/>
    <w:rsid w:val="008077BA"/>
    <w:rsid w:val="00811F0C"/>
    <w:rsid w:val="0082000D"/>
    <w:rsid w:val="00820F4A"/>
    <w:rsid w:val="00827A1C"/>
    <w:rsid w:val="00827C3B"/>
    <w:rsid w:val="008311D0"/>
    <w:rsid w:val="008321BC"/>
    <w:rsid w:val="00853B1C"/>
    <w:rsid w:val="00855057"/>
    <w:rsid w:val="00861490"/>
    <w:rsid w:val="008618B8"/>
    <w:rsid w:val="008637D4"/>
    <w:rsid w:val="008643A2"/>
    <w:rsid w:val="008661D8"/>
    <w:rsid w:val="0087163D"/>
    <w:rsid w:val="00871816"/>
    <w:rsid w:val="00871C25"/>
    <w:rsid w:val="00876A41"/>
    <w:rsid w:val="008808E9"/>
    <w:rsid w:val="00884200"/>
    <w:rsid w:val="00884399"/>
    <w:rsid w:val="008859F8"/>
    <w:rsid w:val="00885C6D"/>
    <w:rsid w:val="00894FE4"/>
    <w:rsid w:val="00896150"/>
    <w:rsid w:val="008A020E"/>
    <w:rsid w:val="008A0F20"/>
    <w:rsid w:val="008A7E02"/>
    <w:rsid w:val="008B2DB6"/>
    <w:rsid w:val="008C037A"/>
    <w:rsid w:val="008C519F"/>
    <w:rsid w:val="008C67F6"/>
    <w:rsid w:val="008D0F4C"/>
    <w:rsid w:val="008D3307"/>
    <w:rsid w:val="008D3445"/>
    <w:rsid w:val="008D7A04"/>
    <w:rsid w:val="008E1184"/>
    <w:rsid w:val="008E25C8"/>
    <w:rsid w:val="008F5FA4"/>
    <w:rsid w:val="008F602F"/>
    <w:rsid w:val="008F6EAF"/>
    <w:rsid w:val="008F72C4"/>
    <w:rsid w:val="008F7F77"/>
    <w:rsid w:val="00902E7B"/>
    <w:rsid w:val="00910D80"/>
    <w:rsid w:val="009128D9"/>
    <w:rsid w:val="00916505"/>
    <w:rsid w:val="0091764B"/>
    <w:rsid w:val="009177FC"/>
    <w:rsid w:val="00930A87"/>
    <w:rsid w:val="00932864"/>
    <w:rsid w:val="0093302C"/>
    <w:rsid w:val="00935FB9"/>
    <w:rsid w:val="00937DDA"/>
    <w:rsid w:val="00941651"/>
    <w:rsid w:val="00945337"/>
    <w:rsid w:val="00950FC2"/>
    <w:rsid w:val="009510EC"/>
    <w:rsid w:val="0095465C"/>
    <w:rsid w:val="00954F38"/>
    <w:rsid w:val="00956EBB"/>
    <w:rsid w:val="0096111A"/>
    <w:rsid w:val="00962D82"/>
    <w:rsid w:val="00963665"/>
    <w:rsid w:val="00965DF2"/>
    <w:rsid w:val="0096676E"/>
    <w:rsid w:val="00970EE4"/>
    <w:rsid w:val="00973A34"/>
    <w:rsid w:val="00975E08"/>
    <w:rsid w:val="00984286"/>
    <w:rsid w:val="00985BDB"/>
    <w:rsid w:val="00986844"/>
    <w:rsid w:val="00987BE9"/>
    <w:rsid w:val="00987F96"/>
    <w:rsid w:val="00992840"/>
    <w:rsid w:val="009956F9"/>
    <w:rsid w:val="009975FD"/>
    <w:rsid w:val="009A0C4B"/>
    <w:rsid w:val="009A4A7A"/>
    <w:rsid w:val="009A5D28"/>
    <w:rsid w:val="009A6902"/>
    <w:rsid w:val="009B00BD"/>
    <w:rsid w:val="009B1050"/>
    <w:rsid w:val="009B1D52"/>
    <w:rsid w:val="009B3077"/>
    <w:rsid w:val="009B39CE"/>
    <w:rsid w:val="009B7EA8"/>
    <w:rsid w:val="009C192E"/>
    <w:rsid w:val="009C65E8"/>
    <w:rsid w:val="009D115E"/>
    <w:rsid w:val="009D44D1"/>
    <w:rsid w:val="009D719F"/>
    <w:rsid w:val="009E0792"/>
    <w:rsid w:val="009E20AB"/>
    <w:rsid w:val="009E2F26"/>
    <w:rsid w:val="009E5BDE"/>
    <w:rsid w:val="009F49BF"/>
    <w:rsid w:val="009F7A35"/>
    <w:rsid w:val="00A015E6"/>
    <w:rsid w:val="00A02F00"/>
    <w:rsid w:val="00A03287"/>
    <w:rsid w:val="00A042E2"/>
    <w:rsid w:val="00A0444A"/>
    <w:rsid w:val="00A11896"/>
    <w:rsid w:val="00A14473"/>
    <w:rsid w:val="00A14E06"/>
    <w:rsid w:val="00A21FC4"/>
    <w:rsid w:val="00A27A7D"/>
    <w:rsid w:val="00A30488"/>
    <w:rsid w:val="00A31DB1"/>
    <w:rsid w:val="00A36E63"/>
    <w:rsid w:val="00A401DC"/>
    <w:rsid w:val="00A40F13"/>
    <w:rsid w:val="00A41779"/>
    <w:rsid w:val="00A44C29"/>
    <w:rsid w:val="00A4726A"/>
    <w:rsid w:val="00A50A12"/>
    <w:rsid w:val="00A54368"/>
    <w:rsid w:val="00A54F2C"/>
    <w:rsid w:val="00A55CDF"/>
    <w:rsid w:val="00A6241D"/>
    <w:rsid w:val="00A6642A"/>
    <w:rsid w:val="00A67545"/>
    <w:rsid w:val="00A719C5"/>
    <w:rsid w:val="00A72FAC"/>
    <w:rsid w:val="00A80DBF"/>
    <w:rsid w:val="00A819FF"/>
    <w:rsid w:val="00A943D4"/>
    <w:rsid w:val="00A94436"/>
    <w:rsid w:val="00A97723"/>
    <w:rsid w:val="00AA176B"/>
    <w:rsid w:val="00AA1D1C"/>
    <w:rsid w:val="00AA21B0"/>
    <w:rsid w:val="00AC2C88"/>
    <w:rsid w:val="00AC4079"/>
    <w:rsid w:val="00AC6C0F"/>
    <w:rsid w:val="00AD4259"/>
    <w:rsid w:val="00AE21B1"/>
    <w:rsid w:val="00AE3E4D"/>
    <w:rsid w:val="00AF014F"/>
    <w:rsid w:val="00AF0611"/>
    <w:rsid w:val="00AF0B62"/>
    <w:rsid w:val="00AF322B"/>
    <w:rsid w:val="00B00316"/>
    <w:rsid w:val="00B0175C"/>
    <w:rsid w:val="00B025B9"/>
    <w:rsid w:val="00B31CA8"/>
    <w:rsid w:val="00B31CB9"/>
    <w:rsid w:val="00B32D1B"/>
    <w:rsid w:val="00B345DC"/>
    <w:rsid w:val="00B42FEF"/>
    <w:rsid w:val="00B448E4"/>
    <w:rsid w:val="00B4656C"/>
    <w:rsid w:val="00B5333F"/>
    <w:rsid w:val="00B53F94"/>
    <w:rsid w:val="00B57786"/>
    <w:rsid w:val="00B62244"/>
    <w:rsid w:val="00B631E9"/>
    <w:rsid w:val="00B64A8F"/>
    <w:rsid w:val="00B721A5"/>
    <w:rsid w:val="00B77D17"/>
    <w:rsid w:val="00B77F30"/>
    <w:rsid w:val="00B77F4A"/>
    <w:rsid w:val="00B8166D"/>
    <w:rsid w:val="00B81EA7"/>
    <w:rsid w:val="00B94F23"/>
    <w:rsid w:val="00B95215"/>
    <w:rsid w:val="00BA0757"/>
    <w:rsid w:val="00BA3148"/>
    <w:rsid w:val="00BA3D63"/>
    <w:rsid w:val="00BA6458"/>
    <w:rsid w:val="00BA7BDE"/>
    <w:rsid w:val="00BB23CA"/>
    <w:rsid w:val="00BD0CF9"/>
    <w:rsid w:val="00BD1456"/>
    <w:rsid w:val="00BD310D"/>
    <w:rsid w:val="00BD3CA7"/>
    <w:rsid w:val="00BE0BAE"/>
    <w:rsid w:val="00BE2E49"/>
    <w:rsid w:val="00BE7FCE"/>
    <w:rsid w:val="00BF382C"/>
    <w:rsid w:val="00BF3C3C"/>
    <w:rsid w:val="00BF4500"/>
    <w:rsid w:val="00BF544B"/>
    <w:rsid w:val="00BF552B"/>
    <w:rsid w:val="00C008EA"/>
    <w:rsid w:val="00C02546"/>
    <w:rsid w:val="00C06148"/>
    <w:rsid w:val="00C07526"/>
    <w:rsid w:val="00C10C6D"/>
    <w:rsid w:val="00C11641"/>
    <w:rsid w:val="00C14321"/>
    <w:rsid w:val="00C2165A"/>
    <w:rsid w:val="00C22FC2"/>
    <w:rsid w:val="00C231CF"/>
    <w:rsid w:val="00C27FD9"/>
    <w:rsid w:val="00C32725"/>
    <w:rsid w:val="00C426CB"/>
    <w:rsid w:val="00C44EB5"/>
    <w:rsid w:val="00C454B6"/>
    <w:rsid w:val="00C47993"/>
    <w:rsid w:val="00C53363"/>
    <w:rsid w:val="00C53A08"/>
    <w:rsid w:val="00C53BA4"/>
    <w:rsid w:val="00C6032A"/>
    <w:rsid w:val="00C614A9"/>
    <w:rsid w:val="00C63273"/>
    <w:rsid w:val="00C7127F"/>
    <w:rsid w:val="00C71F60"/>
    <w:rsid w:val="00C747E2"/>
    <w:rsid w:val="00C75E1C"/>
    <w:rsid w:val="00C7750A"/>
    <w:rsid w:val="00C9079E"/>
    <w:rsid w:val="00C9310E"/>
    <w:rsid w:val="00C93AA4"/>
    <w:rsid w:val="00C9557D"/>
    <w:rsid w:val="00C971FC"/>
    <w:rsid w:val="00CA0B7D"/>
    <w:rsid w:val="00CA3DA1"/>
    <w:rsid w:val="00CA4E6E"/>
    <w:rsid w:val="00CB4D49"/>
    <w:rsid w:val="00CB5135"/>
    <w:rsid w:val="00CB5370"/>
    <w:rsid w:val="00CB6AC0"/>
    <w:rsid w:val="00CC3A32"/>
    <w:rsid w:val="00CC7A09"/>
    <w:rsid w:val="00CD0C25"/>
    <w:rsid w:val="00CD227A"/>
    <w:rsid w:val="00CD2665"/>
    <w:rsid w:val="00CD33CD"/>
    <w:rsid w:val="00CF3DB4"/>
    <w:rsid w:val="00D01215"/>
    <w:rsid w:val="00D01CD7"/>
    <w:rsid w:val="00D01EE8"/>
    <w:rsid w:val="00D03469"/>
    <w:rsid w:val="00D0499F"/>
    <w:rsid w:val="00D04A97"/>
    <w:rsid w:val="00D05C44"/>
    <w:rsid w:val="00D069D8"/>
    <w:rsid w:val="00D17B0B"/>
    <w:rsid w:val="00D17C00"/>
    <w:rsid w:val="00D229BD"/>
    <w:rsid w:val="00D22B45"/>
    <w:rsid w:val="00D2334F"/>
    <w:rsid w:val="00D24C58"/>
    <w:rsid w:val="00D25C1E"/>
    <w:rsid w:val="00D3792B"/>
    <w:rsid w:val="00D37E85"/>
    <w:rsid w:val="00D54F12"/>
    <w:rsid w:val="00D557CD"/>
    <w:rsid w:val="00D563DC"/>
    <w:rsid w:val="00D566BA"/>
    <w:rsid w:val="00D60C19"/>
    <w:rsid w:val="00D70BF4"/>
    <w:rsid w:val="00D7125A"/>
    <w:rsid w:val="00D71D27"/>
    <w:rsid w:val="00D75493"/>
    <w:rsid w:val="00D75992"/>
    <w:rsid w:val="00D76145"/>
    <w:rsid w:val="00D8072A"/>
    <w:rsid w:val="00D81758"/>
    <w:rsid w:val="00D81CD1"/>
    <w:rsid w:val="00D82254"/>
    <w:rsid w:val="00D82510"/>
    <w:rsid w:val="00D900E4"/>
    <w:rsid w:val="00D912A4"/>
    <w:rsid w:val="00D95ADA"/>
    <w:rsid w:val="00D9612D"/>
    <w:rsid w:val="00D9621D"/>
    <w:rsid w:val="00D962C2"/>
    <w:rsid w:val="00DA053B"/>
    <w:rsid w:val="00DA1350"/>
    <w:rsid w:val="00DA7D14"/>
    <w:rsid w:val="00DB1F3C"/>
    <w:rsid w:val="00DB2998"/>
    <w:rsid w:val="00DB39D4"/>
    <w:rsid w:val="00DB6024"/>
    <w:rsid w:val="00DB70DF"/>
    <w:rsid w:val="00DC069F"/>
    <w:rsid w:val="00DC1320"/>
    <w:rsid w:val="00DC3B1F"/>
    <w:rsid w:val="00DC5E08"/>
    <w:rsid w:val="00DD04DE"/>
    <w:rsid w:val="00DE069D"/>
    <w:rsid w:val="00DE16A1"/>
    <w:rsid w:val="00DE29E1"/>
    <w:rsid w:val="00DE4AB5"/>
    <w:rsid w:val="00DE7FBF"/>
    <w:rsid w:val="00DF17E2"/>
    <w:rsid w:val="00DF47FF"/>
    <w:rsid w:val="00DF6A77"/>
    <w:rsid w:val="00E03960"/>
    <w:rsid w:val="00E04272"/>
    <w:rsid w:val="00E07A16"/>
    <w:rsid w:val="00E15328"/>
    <w:rsid w:val="00E15FE5"/>
    <w:rsid w:val="00E1671D"/>
    <w:rsid w:val="00E17D72"/>
    <w:rsid w:val="00E20CB2"/>
    <w:rsid w:val="00E25A9D"/>
    <w:rsid w:val="00E25B5A"/>
    <w:rsid w:val="00E31E6C"/>
    <w:rsid w:val="00E331B5"/>
    <w:rsid w:val="00E364E0"/>
    <w:rsid w:val="00E36516"/>
    <w:rsid w:val="00E366D4"/>
    <w:rsid w:val="00E41E7E"/>
    <w:rsid w:val="00E42F93"/>
    <w:rsid w:val="00E46F3F"/>
    <w:rsid w:val="00E47D97"/>
    <w:rsid w:val="00E60177"/>
    <w:rsid w:val="00E64AE2"/>
    <w:rsid w:val="00E71063"/>
    <w:rsid w:val="00E73456"/>
    <w:rsid w:val="00E769A1"/>
    <w:rsid w:val="00E803F2"/>
    <w:rsid w:val="00E85C2C"/>
    <w:rsid w:val="00E864BE"/>
    <w:rsid w:val="00E86D56"/>
    <w:rsid w:val="00E97D6C"/>
    <w:rsid w:val="00EA063E"/>
    <w:rsid w:val="00EA5D83"/>
    <w:rsid w:val="00EA6223"/>
    <w:rsid w:val="00EA6BFF"/>
    <w:rsid w:val="00EA7013"/>
    <w:rsid w:val="00EB1505"/>
    <w:rsid w:val="00EC4FBF"/>
    <w:rsid w:val="00EC6C72"/>
    <w:rsid w:val="00EC7A35"/>
    <w:rsid w:val="00ED2A64"/>
    <w:rsid w:val="00ED4E45"/>
    <w:rsid w:val="00ED52AA"/>
    <w:rsid w:val="00ED5E63"/>
    <w:rsid w:val="00ED6C7F"/>
    <w:rsid w:val="00ED729F"/>
    <w:rsid w:val="00EE1EB8"/>
    <w:rsid w:val="00EF0081"/>
    <w:rsid w:val="00EF0443"/>
    <w:rsid w:val="00EF4EBB"/>
    <w:rsid w:val="00F00086"/>
    <w:rsid w:val="00F00D00"/>
    <w:rsid w:val="00F01284"/>
    <w:rsid w:val="00F106A2"/>
    <w:rsid w:val="00F14346"/>
    <w:rsid w:val="00F15281"/>
    <w:rsid w:val="00F20B64"/>
    <w:rsid w:val="00F232C3"/>
    <w:rsid w:val="00F233DE"/>
    <w:rsid w:val="00F323F4"/>
    <w:rsid w:val="00F40E06"/>
    <w:rsid w:val="00F4618A"/>
    <w:rsid w:val="00F542AA"/>
    <w:rsid w:val="00F57ABD"/>
    <w:rsid w:val="00F60C88"/>
    <w:rsid w:val="00F63610"/>
    <w:rsid w:val="00F636F9"/>
    <w:rsid w:val="00F671EC"/>
    <w:rsid w:val="00F67FFB"/>
    <w:rsid w:val="00F723BA"/>
    <w:rsid w:val="00F75FF9"/>
    <w:rsid w:val="00F77936"/>
    <w:rsid w:val="00F86A7E"/>
    <w:rsid w:val="00F87CF0"/>
    <w:rsid w:val="00F90B2A"/>
    <w:rsid w:val="00F944B6"/>
    <w:rsid w:val="00F97722"/>
    <w:rsid w:val="00FA5AB4"/>
    <w:rsid w:val="00FA6FDB"/>
    <w:rsid w:val="00FB0975"/>
    <w:rsid w:val="00FB2299"/>
    <w:rsid w:val="00FB2315"/>
    <w:rsid w:val="00FD2880"/>
    <w:rsid w:val="00FD3BE5"/>
    <w:rsid w:val="00FE3CD9"/>
    <w:rsid w:val="00FE566E"/>
    <w:rsid w:val="00FF105B"/>
    <w:rsid w:val="00FF7F3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728F5B32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F7A35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NoteLevel11">
    <w:name w:val="Note Level 11"/>
    <w:basedOn w:val="Normal"/>
    <w:uiPriority w:val="99"/>
    <w:unhideWhenUsed/>
    <w:rsid w:val="009F7A35"/>
    <w:pPr>
      <w:keepNext/>
      <w:tabs>
        <w:tab w:val="num" w:pos="0"/>
      </w:tabs>
      <w:spacing w:after="0" w:line="240" w:lineRule="auto"/>
      <w:contextualSpacing/>
      <w:outlineLvl w:val="0"/>
    </w:pPr>
    <w:rPr>
      <w:rFonts w:ascii="Verdana" w:hAnsi="Verdana" w:cs="Times New Roman"/>
      <w:sz w:val="24"/>
    </w:rPr>
  </w:style>
  <w:style w:type="character" w:styleId="LineNumber">
    <w:name w:val="line number"/>
    <w:basedOn w:val="DefaultParagraphFont"/>
    <w:uiPriority w:val="99"/>
    <w:semiHidden/>
    <w:unhideWhenUsed/>
    <w:rsid w:val="009F7A35"/>
  </w:style>
  <w:style w:type="character" w:styleId="CommentReference">
    <w:name w:val="annotation reference"/>
    <w:basedOn w:val="DefaultParagraphFont"/>
    <w:uiPriority w:val="99"/>
    <w:semiHidden/>
    <w:unhideWhenUsed/>
    <w:rsid w:val="00DE7FB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DE7FB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DE7FB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E7FB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E7FBF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E7FB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E7FBF"/>
    <w:rPr>
      <w:rFonts w:ascii="Segoe UI" w:hAnsi="Segoe UI" w:cs="Segoe UI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EB1505"/>
    <w:rPr>
      <w:color w:val="0563C1" w:themeColor="hyperlink"/>
      <w:u w:val="single"/>
    </w:rPr>
  </w:style>
  <w:style w:type="table" w:styleId="TableGrid">
    <w:name w:val="Table Grid"/>
    <w:basedOn w:val="TableNormal"/>
    <w:uiPriority w:val="59"/>
    <w:rsid w:val="0053298F"/>
    <w:pPr>
      <w:spacing w:after="0" w:line="240" w:lineRule="auto"/>
    </w:pPr>
    <w:rPr>
      <w:rFonts w:eastAsiaTheme="minorEastAsia"/>
      <w:sz w:val="24"/>
      <w:szCs w:val="24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FollowedHyperlink">
    <w:name w:val="FollowedHyperlink"/>
    <w:basedOn w:val="DefaultParagraphFont"/>
    <w:uiPriority w:val="99"/>
    <w:semiHidden/>
    <w:unhideWhenUsed/>
    <w:rsid w:val="003A41DD"/>
    <w:rPr>
      <w:color w:val="954F72" w:themeColor="followed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E97D6C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97D6C"/>
  </w:style>
  <w:style w:type="character" w:styleId="PageNumber">
    <w:name w:val="page number"/>
    <w:basedOn w:val="DefaultParagraphFont"/>
    <w:uiPriority w:val="99"/>
    <w:semiHidden/>
    <w:unhideWhenUsed/>
    <w:rsid w:val="00E97D6C"/>
  </w:style>
  <w:style w:type="paragraph" w:styleId="Revision">
    <w:name w:val="Revision"/>
    <w:hidden/>
    <w:uiPriority w:val="99"/>
    <w:semiHidden/>
    <w:rsid w:val="003710D1"/>
    <w:pPr>
      <w:spacing w:after="0" w:line="240" w:lineRule="auto"/>
    </w:pPr>
  </w:style>
  <w:style w:type="paragraph" w:styleId="ListParagraph">
    <w:name w:val="List Paragraph"/>
    <w:basedOn w:val="Normal"/>
    <w:uiPriority w:val="34"/>
    <w:qFormat/>
    <w:rsid w:val="00916505"/>
    <w:pPr>
      <w:ind w:left="720"/>
      <w:contextualSpacing/>
    </w:p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700655"/>
    <w:rPr>
      <w:color w:val="808080"/>
      <w:shd w:val="clear" w:color="auto" w:fill="E6E6E6"/>
    </w:rPr>
  </w:style>
  <w:style w:type="paragraph" w:customStyle="1" w:styleId="EndNoteBibliographyTitle">
    <w:name w:val="EndNote Bibliography Title"/>
    <w:basedOn w:val="Normal"/>
    <w:link w:val="EndNoteBibliographyTitleChar"/>
    <w:rsid w:val="00700655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00655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700655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00655"/>
    <w:rPr>
      <w:rFonts w:ascii="Calibri" w:hAnsi="Calibri"/>
      <w:noProof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7D72EE"/>
    <w:rPr>
      <w:color w:val="808080"/>
      <w:shd w:val="clear" w:color="auto" w:fill="E6E6E6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F7A35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NoteLevel11">
    <w:name w:val="Note Level 11"/>
    <w:basedOn w:val="Normal"/>
    <w:uiPriority w:val="99"/>
    <w:unhideWhenUsed/>
    <w:rsid w:val="009F7A35"/>
    <w:pPr>
      <w:keepNext/>
      <w:tabs>
        <w:tab w:val="num" w:pos="0"/>
      </w:tabs>
      <w:spacing w:after="0" w:line="240" w:lineRule="auto"/>
      <w:contextualSpacing/>
      <w:outlineLvl w:val="0"/>
    </w:pPr>
    <w:rPr>
      <w:rFonts w:ascii="Verdana" w:hAnsi="Verdana" w:cs="Times New Roman"/>
      <w:sz w:val="24"/>
    </w:rPr>
  </w:style>
  <w:style w:type="character" w:styleId="LineNumber">
    <w:name w:val="line number"/>
    <w:basedOn w:val="DefaultParagraphFont"/>
    <w:uiPriority w:val="99"/>
    <w:semiHidden/>
    <w:unhideWhenUsed/>
    <w:rsid w:val="009F7A35"/>
  </w:style>
  <w:style w:type="character" w:styleId="CommentReference">
    <w:name w:val="annotation reference"/>
    <w:basedOn w:val="DefaultParagraphFont"/>
    <w:uiPriority w:val="99"/>
    <w:semiHidden/>
    <w:unhideWhenUsed/>
    <w:rsid w:val="00DE7FB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DE7FB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DE7FB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E7FB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E7FBF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E7FB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E7FBF"/>
    <w:rPr>
      <w:rFonts w:ascii="Segoe UI" w:hAnsi="Segoe UI" w:cs="Segoe UI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EB1505"/>
    <w:rPr>
      <w:color w:val="0563C1" w:themeColor="hyperlink"/>
      <w:u w:val="single"/>
    </w:rPr>
  </w:style>
  <w:style w:type="table" w:styleId="TableGrid">
    <w:name w:val="Table Grid"/>
    <w:basedOn w:val="TableNormal"/>
    <w:uiPriority w:val="59"/>
    <w:rsid w:val="0053298F"/>
    <w:pPr>
      <w:spacing w:after="0" w:line="240" w:lineRule="auto"/>
    </w:pPr>
    <w:rPr>
      <w:rFonts w:eastAsiaTheme="minorEastAsia"/>
      <w:sz w:val="24"/>
      <w:szCs w:val="24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FollowedHyperlink">
    <w:name w:val="FollowedHyperlink"/>
    <w:basedOn w:val="DefaultParagraphFont"/>
    <w:uiPriority w:val="99"/>
    <w:semiHidden/>
    <w:unhideWhenUsed/>
    <w:rsid w:val="003A41DD"/>
    <w:rPr>
      <w:color w:val="954F72" w:themeColor="followed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E97D6C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97D6C"/>
  </w:style>
  <w:style w:type="character" w:styleId="PageNumber">
    <w:name w:val="page number"/>
    <w:basedOn w:val="DefaultParagraphFont"/>
    <w:uiPriority w:val="99"/>
    <w:semiHidden/>
    <w:unhideWhenUsed/>
    <w:rsid w:val="00E97D6C"/>
  </w:style>
  <w:style w:type="paragraph" w:styleId="Revision">
    <w:name w:val="Revision"/>
    <w:hidden/>
    <w:uiPriority w:val="99"/>
    <w:semiHidden/>
    <w:rsid w:val="003710D1"/>
    <w:pPr>
      <w:spacing w:after="0" w:line="240" w:lineRule="auto"/>
    </w:pPr>
  </w:style>
  <w:style w:type="paragraph" w:styleId="ListParagraph">
    <w:name w:val="List Paragraph"/>
    <w:basedOn w:val="Normal"/>
    <w:uiPriority w:val="34"/>
    <w:qFormat/>
    <w:rsid w:val="00916505"/>
    <w:pPr>
      <w:ind w:left="720"/>
      <w:contextualSpacing/>
    </w:p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700655"/>
    <w:rPr>
      <w:color w:val="808080"/>
      <w:shd w:val="clear" w:color="auto" w:fill="E6E6E6"/>
    </w:rPr>
  </w:style>
  <w:style w:type="paragraph" w:customStyle="1" w:styleId="EndNoteBibliographyTitle">
    <w:name w:val="EndNote Bibliography Title"/>
    <w:basedOn w:val="Normal"/>
    <w:link w:val="EndNoteBibliographyTitleChar"/>
    <w:rsid w:val="00700655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00655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700655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00655"/>
    <w:rPr>
      <w:rFonts w:ascii="Calibri" w:hAnsi="Calibri"/>
      <w:noProof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7D72EE"/>
    <w:rPr>
      <w:color w:val="808080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010832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0507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fontTable" Target="fontTable.xml"/><Relationship Id="rId8" Type="http://schemas.openxmlformats.org/officeDocument/2006/relationships/endnotes" Target="endnotes.xml"/><Relationship Id="rId26" Type="http://schemas.microsoft.com/office/2011/relationships/commentsExtended" Target="commentsExtended.xml"/><Relationship Id="rId3" Type="http://schemas.openxmlformats.org/officeDocument/2006/relationships/styles" Target="styles.xml"/><Relationship Id="rId12" Type="http://schemas.openxmlformats.org/officeDocument/2006/relationships/footer" Target="footer2.xml"/><Relationship Id="rId7" Type="http://schemas.openxmlformats.org/officeDocument/2006/relationships/footnotes" Target="footnotes.xml"/><Relationship Id="rId25" Type="http://schemas.microsoft.com/office/2011/relationships/people" Target="people.xml"/><Relationship Id="rId2" Type="http://schemas.openxmlformats.org/officeDocument/2006/relationships/numbering" Target="numbering.xml"/><Relationship Id="rId29" Type="http://schemas.openxmlformats.org/officeDocument/2006/relationships/customXml" Target="../customXml/item3.xml"/><Relationship Id="rId11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28" Type="http://schemas.openxmlformats.org/officeDocument/2006/relationships/customXml" Target="../customXml/item2.xml"/><Relationship Id="rId10" Type="http://schemas.openxmlformats.org/officeDocument/2006/relationships/image" Target="media/image2.png"/><Relationship Id="rId14" Type="http://schemas.openxmlformats.org/officeDocument/2006/relationships/theme" Target="theme/theme1.xml"/><Relationship Id="rId27" Type="http://schemas.microsoft.com/office/2016/09/relationships/commentsIds" Target="commentsIds.xml"/><Relationship Id="rId4" Type="http://schemas.microsoft.com/office/2007/relationships/stylesWithEffects" Target="stylesWithEffects.xml"/><Relationship Id="rId9" Type="http://schemas.openxmlformats.org/officeDocument/2006/relationships/image" Target="media/image1.png"/><Relationship Id="rId30" Type="http://schemas.openxmlformats.org/officeDocument/2006/relationships/customXml" Target="../customXml/item4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FDB081F1630DF044A89A162899993427" ma:contentTypeVersion="7" ma:contentTypeDescription="Create a new document." ma:contentTypeScope="" ma:versionID="4460264a3dc2930b8dae4c2040637feb">
  <xsd:schema xmlns:xsd="http://www.w3.org/2001/XMLSchema" xmlns:p="http://schemas.microsoft.com/office/2006/metadata/properties" xmlns:ns2="42e662fb-3aab-4e05-8c92-e0cc04822673" targetNamespace="http://schemas.microsoft.com/office/2006/metadata/properties" ma:root="true" ma:fieldsID="c005207c720682cbd62930cf147b2d99" ns2:_="">
    <xsd:import namespace="42e662fb-3aab-4e05-8c92-e0cc04822673"/>
    <xsd:element name="properties">
      <xsd:complexType>
        <xsd:sequence>
          <xsd:element name="documentManagement">
            <xsd:complexType>
              <xsd:all>
                <xsd:element ref="ns2:DocumentType" minOccurs="0"/>
                <xsd:element ref="ns2:FileFormat" minOccurs="0"/>
                <xsd:element ref="ns2:DocumentId" minOccurs="0"/>
                <xsd:element ref="ns2:TitleName" minOccurs="0"/>
                <xsd:element ref="ns2:StageName" minOccurs="0"/>
                <xsd:element ref="ns2:IsDeleted" minOccurs="0"/>
                <xsd:element ref="ns2:Checked_x0020_Out_x0020_To" minOccurs="0"/>
              </xsd:all>
            </xsd:complexType>
          </xsd:element>
        </xsd:sequence>
      </xsd:complexType>
    </xsd:element>
  </xsd:schema>
  <xsd:schema xmlns:xsd="http://www.w3.org/2001/XMLSchema" xmlns:dms="http://schemas.microsoft.com/office/2006/documentManagement/types" targetNamespace="42e662fb-3aab-4e05-8c92-e0cc04822673" elementFormDefault="qualified">
    <xsd:import namespace="http://schemas.microsoft.com/office/2006/documentManagement/types"/>
    <xsd:element name="DocumentType" ma:index="8" nillable="true" ma:displayName="DocumentType" ma:internalName="DocumentType">
      <xsd:simpleType>
        <xsd:restriction base="dms:Text"/>
      </xsd:simpleType>
    </xsd:element>
    <xsd:element name="FileFormat" ma:index="9" nillable="true" ma:displayName="FileFormat" ma:internalName="FileFormat">
      <xsd:simpleType>
        <xsd:restriction base="dms:Text"/>
      </xsd:simpleType>
    </xsd:element>
    <xsd:element name="DocumentId" ma:index="10" nillable="true" ma:displayName="DocumentId" ma:internalName="DocumentId">
      <xsd:simpleType>
        <xsd:restriction base="dms:Text"/>
      </xsd:simpleType>
    </xsd:element>
    <xsd:element name="TitleName" ma:index="11" nillable="true" ma:displayName="TitleName" ma:internalName="TitleName">
      <xsd:simpleType>
        <xsd:restriction base="dms:Text"/>
      </xsd:simpleType>
    </xsd:element>
    <xsd:element name="StageName" ma:index="12" nillable="true" ma:displayName="StageName" ma:internalName="StageName">
      <xsd:simpleType>
        <xsd:restriction base="dms:Text"/>
      </xsd:simpleType>
    </xsd:element>
    <xsd:element name="IsDeleted" ma:index="13" nillable="true" ma:displayName="IsDeleted" ma:default="0" ma:internalName="IsDeleted">
      <xsd:simpleType>
        <xsd:restriction base="dms:Boolean"/>
      </xsd:simpleType>
    </xsd:element>
    <xsd:element name="Checked_x0020_Out_x0020_To" ma:index="14" nillable="true" ma:displayName="Checked Out To" ma:list="UserInfo" ma:internalName="Checked_x0020_Out_x0020_To">
      <xsd:complexType>
        <xsd:complexContent>
          <xsd:extension base="dms:User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office/internal/2005/internalDocumentation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 ma:readOnly="tru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lastPrinted" minOccurs="0" maxOccurs="1" type="xsd:dateTime"/>
        <xsd:element name="contentStatus" minOccurs="0" maxOccurs="1" type="xsd:string"/>
      </xsd:all>
    </xsd:complexType>
  </xsd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p:properties xmlns:p="http://schemas.microsoft.com/office/2006/metadata/properties" xmlns:xsi="http://www.w3.org/2001/XMLSchema-instance">
  <documentManagement>
    <StageName xmlns="42e662fb-3aab-4e05-8c92-e0cc04822673" xsi:nil="true"/>
    <FileFormat xmlns="42e662fb-3aab-4e05-8c92-e0cc04822673">DOCX</FileFormat>
    <DocumentId xmlns="42e662fb-3aab-4e05-8c92-e0cc04822673">Data Sheet 1.DOCX</DocumentId>
    <IsDeleted xmlns="42e662fb-3aab-4e05-8c92-e0cc04822673">false</IsDeleted>
    <Checked_x0020_Out_x0020_To xmlns="42e662fb-3aab-4e05-8c92-e0cc04822673">
      <UserInfo>
        <DisplayName/>
        <AccountId xsi:nil="true"/>
        <AccountType/>
      </UserInfo>
    </Checked_x0020_Out_x0020_To>
    <TitleName xmlns="42e662fb-3aab-4e05-8c92-e0cc04822673">Data Sheet 1.DOCX</TitleName>
    <DocumentType xmlns="42e662fb-3aab-4e05-8c92-e0cc04822673">Data Sheet</DocumentType>
  </documentManagement>
</p:properties>
</file>

<file path=customXml/itemProps1.xml><?xml version="1.0" encoding="utf-8"?>
<ds:datastoreItem xmlns:ds="http://schemas.openxmlformats.org/officeDocument/2006/customXml" ds:itemID="{384A1C2D-7EA6-5147-878C-2AC252F6FFF4}"/>
</file>

<file path=customXml/itemProps2.xml><?xml version="1.0" encoding="utf-8"?>
<ds:datastoreItem xmlns:ds="http://schemas.openxmlformats.org/officeDocument/2006/customXml" ds:itemID="{3229E5F8-D905-4BA7-AAC2-056480490D62}"/>
</file>

<file path=customXml/itemProps3.xml><?xml version="1.0" encoding="utf-8"?>
<ds:datastoreItem xmlns:ds="http://schemas.openxmlformats.org/officeDocument/2006/customXml" ds:itemID="{2F10D376-C6C8-41D8-A9A7-EC999001A075}"/>
</file>

<file path=customXml/itemProps4.xml><?xml version="1.0" encoding="utf-8"?>
<ds:datastoreItem xmlns:ds="http://schemas.openxmlformats.org/officeDocument/2006/customXml" ds:itemID="{A85AAFD6-C3F1-4EB9-99D4-0834F4091262}"/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4</Pages>
  <Words>1262</Words>
  <Characters>7198</Characters>
  <Application>Microsoft Macintosh Word</Application>
  <DocSecurity>0</DocSecurity>
  <Lines>59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oshiba</Company>
  <LinksUpToDate>false</LinksUpToDate>
  <CharactersWithSpaces>844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Grabows</dc:creator>
  <cp:keywords/>
  <dc:description/>
  <cp:lastModifiedBy>AgIT User</cp:lastModifiedBy>
  <cp:revision>3</cp:revision>
  <cp:lastPrinted>2017-03-30T16:09:00Z</cp:lastPrinted>
  <dcterms:created xsi:type="dcterms:W3CDTF">2017-09-29T15:11:00Z</dcterms:created>
  <dcterms:modified xsi:type="dcterms:W3CDTF">2017-09-29T15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FDB081F1630DF044A89A162899993427</vt:lpwstr>
  </property>
</Properties>
</file>